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CA1FA6" w:rsidRDefault="00947F3E" w:rsidP="00747FAB">
      <w:pPr>
        <w:jc w:val="both"/>
        <w:rPr>
          <w:rFonts w:ascii="Times New Roman" w:hAnsi="Times New Roman" w:cs="Times New Roman"/>
          <w:sz w:val="24"/>
        </w:rPr>
      </w:pPr>
      <w:r>
        <w:rPr>
          <w:rFonts w:ascii="Times New Roman" w:hAnsi="Times New Roman" w:cs="Times New Roman"/>
          <w:sz w:val="24"/>
        </w:rPr>
        <w:t>Bistvo</w:t>
      </w:r>
      <w:r w:rsidR="00CA1FA6">
        <w:rPr>
          <w:rFonts w:ascii="Times New Roman" w:hAnsi="Times New Roman" w:cs="Times New Roman"/>
          <w:sz w:val="24"/>
        </w:rPr>
        <w:t xml:space="preserve"> agilnega modeliranja</w:t>
      </w:r>
      <w:r>
        <w:rPr>
          <w:rFonts w:ascii="Times New Roman" w:hAnsi="Times New Roman" w:cs="Times New Roman"/>
          <w:sz w:val="24"/>
        </w:rPr>
        <w:t xml:space="preserve"> (AM)</w:t>
      </w:r>
      <w:r w:rsidR="00CA1FA6">
        <w:rPr>
          <w:rFonts w:ascii="Times New Roman" w:hAnsi="Times New Roman" w:cs="Times New Roman"/>
          <w:sz w:val="24"/>
        </w:rPr>
        <w:t xml:space="preserve"> leži v njegovih praksah.</w:t>
      </w:r>
      <w:r>
        <w:rPr>
          <w:rFonts w:ascii="Times New Roman" w:hAnsi="Times New Roman" w:cs="Times New Roman"/>
          <w:sz w:val="24"/>
        </w:rPr>
        <w:t xml:space="preserve"> Prakse AM so organizirane</w:t>
      </w:r>
      <w:r w:rsidR="00AB78AF">
        <w:rPr>
          <w:rFonts w:ascii="Times New Roman" w:hAnsi="Times New Roman" w:cs="Times New Roman"/>
          <w:sz w:val="24"/>
        </w:rPr>
        <w:t xml:space="preserve"> v štiri kategorije: iterativno in inkrementalno modeliranje, skupinsko delo, enostavnost in validacija</w:t>
      </w:r>
      <w:r w:rsidR="007E3D49">
        <w:rPr>
          <w:rFonts w:ascii="Times New Roman" w:hAnsi="Times New Roman" w:cs="Times New Roman"/>
          <w:sz w:val="24"/>
        </w:rPr>
        <w:t xml:space="preserve"> </w:t>
      </w:r>
      <w:r w:rsidR="007E3D49">
        <w:rPr>
          <w:rFonts w:ascii="Times New Roman" w:hAnsi="Times New Roman" w:cs="Times New Roman"/>
          <w:sz w:val="24"/>
        </w:rPr>
        <w:fldChar w:fldCharType="begin"/>
      </w:r>
      <w:r w:rsidR="007E3D49">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7E3D49">
        <w:rPr>
          <w:rFonts w:ascii="Times New Roman" w:hAnsi="Times New Roman" w:cs="Times New Roman"/>
          <w:sz w:val="24"/>
        </w:rPr>
        <w:fldChar w:fldCharType="separate"/>
      </w:r>
      <w:r w:rsidR="007E3D49" w:rsidRPr="007E3D49">
        <w:rPr>
          <w:rFonts w:ascii="Times New Roman" w:hAnsi="Times New Roman" w:cs="Times New Roman"/>
          <w:sz w:val="24"/>
          <w:szCs w:val="24"/>
        </w:rPr>
        <w:t>(Ambler 2002, 44–45)</w:t>
      </w:r>
      <w:r w:rsidR="007E3D49">
        <w:rPr>
          <w:rFonts w:ascii="Times New Roman" w:hAnsi="Times New Roman" w:cs="Times New Roman"/>
          <w:sz w:val="24"/>
        </w:rPr>
        <w:fldChar w:fldCharType="end"/>
      </w:r>
      <w:r w:rsidR="00AB78AF">
        <w:rPr>
          <w:rFonts w:ascii="Times New Roman" w:hAnsi="Times New Roman" w:cs="Times New Roman"/>
          <w:sz w:val="24"/>
        </w:rPr>
        <w:t xml:space="preserve">. </w:t>
      </w:r>
    </w:p>
    <w:p w:rsidR="008205CF" w:rsidRDefault="00CD77E7" w:rsidP="00747FAB">
      <w:pPr>
        <w:contextualSpacing/>
        <w:jc w:val="both"/>
        <w:rPr>
          <w:rFonts w:ascii="Times New Roman" w:hAnsi="Times New Roman" w:cs="Times New Roman"/>
          <w:sz w:val="24"/>
        </w:rPr>
      </w:pPr>
      <w:r>
        <w:rPr>
          <w:rFonts w:ascii="Times New Roman" w:hAnsi="Times New Roman" w:cs="Times New Roman"/>
          <w:sz w:val="24"/>
        </w:rPr>
        <w:t xml:space="preserve">Iterativno in inkrementalno </w:t>
      </w:r>
      <w:r w:rsidR="008205CF">
        <w:rPr>
          <w:rFonts w:ascii="Times New Roman" w:hAnsi="Times New Roman" w:cs="Times New Roman"/>
          <w:sz w:val="24"/>
        </w:rPr>
        <w:t>kategorijo definirajo</w:t>
      </w:r>
      <w:r w:rsidR="00BD1606">
        <w:rPr>
          <w:rFonts w:ascii="Times New Roman" w:hAnsi="Times New Roman" w:cs="Times New Roman"/>
          <w:sz w:val="24"/>
        </w:rPr>
        <w:t xml:space="preserve"> </w:t>
      </w:r>
      <w:r w:rsidR="008205CF">
        <w:rPr>
          <w:rFonts w:ascii="Times New Roman" w:hAnsi="Times New Roman" w:cs="Times New Roman"/>
          <w:sz w:val="24"/>
        </w:rPr>
        <w:t>prakse:</w:t>
      </w:r>
    </w:p>
    <w:p w:rsidR="00740DFC" w:rsidRDefault="0071185A" w:rsidP="00740DFC">
      <w:pPr>
        <w:pStyle w:val="Odstavekseznama"/>
        <w:numPr>
          <w:ilvl w:val="0"/>
          <w:numId w:val="17"/>
        </w:numPr>
        <w:jc w:val="both"/>
        <w:rPr>
          <w:rFonts w:ascii="Times New Roman" w:hAnsi="Times New Roman" w:cs="Times New Roman"/>
          <w:sz w:val="24"/>
        </w:rPr>
      </w:pPr>
      <w:r>
        <w:rPr>
          <w:rFonts w:ascii="Times New Roman" w:hAnsi="Times New Roman" w:cs="Times New Roman"/>
          <w:sz w:val="24"/>
        </w:rPr>
        <w:t>a</w:t>
      </w:r>
      <w:r w:rsidR="00DE6D71">
        <w:rPr>
          <w:rFonts w:ascii="Times New Roman" w:hAnsi="Times New Roman" w:cs="Times New Roman"/>
          <w:sz w:val="24"/>
        </w:rPr>
        <w:t>pliciranja</w:t>
      </w:r>
      <w:r w:rsidR="00747FAB">
        <w:rPr>
          <w:rFonts w:ascii="Times New Roman" w:hAnsi="Times New Roman" w:cs="Times New Roman"/>
          <w:sz w:val="24"/>
        </w:rPr>
        <w:t xml:space="preserve"> pravih artefaktov,</w:t>
      </w:r>
    </w:p>
    <w:p w:rsidR="00740DFC" w:rsidRDefault="0040441E"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delave</w:t>
      </w:r>
      <w:r w:rsidR="00747FAB" w:rsidRPr="00740DFC">
        <w:rPr>
          <w:rFonts w:ascii="Times New Roman" w:hAnsi="Times New Roman" w:cs="Times New Roman"/>
          <w:sz w:val="24"/>
        </w:rPr>
        <w:t xml:space="preserve"> več vzporednih modelov,</w:t>
      </w:r>
    </w:p>
    <w:p w:rsid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teracije</w:t>
      </w:r>
      <w:r w:rsidR="00747FAB" w:rsidRPr="00740DFC">
        <w:rPr>
          <w:rFonts w:ascii="Times New Roman" w:hAnsi="Times New Roman" w:cs="Times New Roman"/>
          <w:sz w:val="24"/>
        </w:rPr>
        <w:t xml:space="preserve"> do naslednjega artefakta,</w:t>
      </w:r>
    </w:p>
    <w:p w:rsidR="00747FAB" w:rsidRP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vajanja</w:t>
      </w:r>
      <w:r w:rsidR="00747FAB" w:rsidRPr="00740DFC">
        <w:rPr>
          <w:rFonts w:ascii="Times New Roman" w:hAnsi="Times New Roman" w:cs="Times New Roman"/>
          <w:sz w:val="24"/>
        </w:rPr>
        <w:t xml:space="preserve"> manjših inkrementov </w:t>
      </w:r>
      <w:r w:rsidR="00747FAB" w:rsidRPr="00740DFC">
        <w:rPr>
          <w:rFonts w:ascii="Times New Roman" w:hAnsi="Times New Roman" w:cs="Times New Roman"/>
          <w:sz w:val="24"/>
        </w:rPr>
        <w:fldChar w:fldCharType="begin"/>
      </w:r>
      <w:r w:rsidR="00747FAB"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747FAB" w:rsidRPr="00740DFC">
        <w:rPr>
          <w:rFonts w:ascii="Times New Roman" w:hAnsi="Times New Roman" w:cs="Times New Roman"/>
          <w:sz w:val="24"/>
        </w:rPr>
        <w:fldChar w:fldCharType="separate"/>
      </w:r>
      <w:r w:rsidR="00747FAB" w:rsidRPr="00740DFC">
        <w:rPr>
          <w:rFonts w:ascii="Times New Roman" w:hAnsi="Times New Roman" w:cs="Times New Roman"/>
          <w:sz w:val="24"/>
        </w:rPr>
        <w:t>(Ambler 2002, 45)</w:t>
      </w:r>
      <w:r w:rsidR="00747FAB" w:rsidRPr="00740DFC">
        <w:rPr>
          <w:rFonts w:ascii="Times New Roman" w:hAnsi="Times New Roman" w:cs="Times New Roman"/>
          <w:sz w:val="24"/>
        </w:rPr>
        <w:fldChar w:fldCharType="end"/>
      </w:r>
      <w:r w:rsidR="00747FAB" w:rsidRPr="00740DFC">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t>Artefakte predstavljajo UML grafikon stanja, izvorna koda, diagram poteka podatkov, primeri uporabe in drugi</w:t>
      </w:r>
      <w:r w:rsidR="00416A3B">
        <w:rPr>
          <w:rFonts w:ascii="Times New Roman" w:hAnsi="Times New Roman" w:cs="Times New Roman"/>
          <w:sz w:val="24"/>
        </w:rPr>
        <w:t xml:space="preserve"> (PRILOGA B</w:t>
      </w:r>
      <w:r w:rsidR="009428B2">
        <w:rPr>
          <w:rFonts w:ascii="Times New Roman" w:hAnsi="Times New Roman" w:cs="Times New Roman"/>
          <w:sz w:val="24"/>
        </w:rPr>
        <w:t>)</w:t>
      </w:r>
      <w:r>
        <w:rPr>
          <w:rFonts w:ascii="Times New Roman" w:hAnsi="Times New Roman" w:cs="Times New Roman"/>
          <w:sz w:val="24"/>
        </w:rPr>
        <w:t xml:space="preserve">.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w:t>
      </w:r>
      <w:r>
        <w:rPr>
          <w:rFonts w:ascii="Times New Roman" w:hAnsi="Times New Roman" w:cs="Times New Roman"/>
          <w:sz w:val="24"/>
        </w:rPr>
        <w:lastRenderedPageBreak/>
        <w:t xml:space="preserve">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sidR="00CA510A">
        <w:rPr>
          <w:rFonts w:ascii="Times New Roman" w:hAnsi="Times New Roman" w:cs="Times New Roman"/>
          <w:sz w:val="24"/>
        </w:rPr>
        <w:t xml:space="preserve">. </w:t>
      </w:r>
      <w:r>
        <w:rPr>
          <w:rFonts w:ascii="Times New Roman" w:hAnsi="Times New Roman" w:cs="Times New Roman"/>
          <w:sz w:val="24"/>
        </w:rPr>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740DFC" w:rsidRDefault="00BD1606" w:rsidP="00B52A48">
      <w:pPr>
        <w:contextualSpacing/>
        <w:jc w:val="both"/>
        <w:rPr>
          <w:rFonts w:ascii="Times New Roman" w:hAnsi="Times New Roman" w:cs="Times New Roman"/>
          <w:sz w:val="24"/>
        </w:rPr>
      </w:pPr>
      <w:r>
        <w:rPr>
          <w:rFonts w:ascii="Times New Roman" w:hAnsi="Times New Roman" w:cs="Times New Roman"/>
          <w:sz w:val="24"/>
        </w:rPr>
        <w:t xml:space="preserve">Skupinsko delo </w:t>
      </w:r>
      <w:r w:rsidR="00B52A48">
        <w:rPr>
          <w:rFonts w:ascii="Times New Roman" w:hAnsi="Times New Roman" w:cs="Times New Roman"/>
          <w:sz w:val="24"/>
        </w:rPr>
        <w:t>definirajo</w:t>
      </w:r>
      <w:r>
        <w:rPr>
          <w:rFonts w:ascii="Times New Roman" w:hAnsi="Times New Roman" w:cs="Times New Roman"/>
          <w:sz w:val="24"/>
        </w:rPr>
        <w:t xml:space="preserve"> prakse:</w:t>
      </w:r>
    </w:p>
    <w:p w:rsidR="00740DFC" w:rsidRDefault="0071185A"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skupinskega modeliranja,</w:t>
      </w:r>
    </w:p>
    <w:p w:rsidR="0071185A"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aktivna participacija vlagateljev,</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kolektivno lastništvo,</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5B0F" w:rsidRPr="00365B0F" w:rsidRDefault="00C660B9" w:rsidP="00365B0F">
      <w:pPr>
        <w:jc w:val="both"/>
        <w:rPr>
          <w:rFonts w:ascii="Times New Roman" w:hAnsi="Times New Roman" w:cs="Times New Roman"/>
          <w:sz w:val="24"/>
        </w:rPr>
      </w:pPr>
      <w:r>
        <w:rPr>
          <w:rFonts w:ascii="Times New Roman" w:hAnsi="Times New Roman" w:cs="Times New Roman"/>
          <w:sz w:val="24"/>
        </w:rPr>
        <w:t>Skupinsko modeliranje omogoča boljše razumevanje idej in ust</w:t>
      </w:r>
      <w:r w:rsidR="004B0F0A">
        <w:rPr>
          <w:rFonts w:ascii="Times New Roman" w:hAnsi="Times New Roman" w:cs="Times New Roman"/>
          <w:sz w:val="24"/>
        </w:rPr>
        <w:t>varjanje skupne vizije projekta.</w:t>
      </w:r>
      <w:r w:rsidR="00507030">
        <w:rPr>
          <w:rFonts w:ascii="Times New Roman" w:hAnsi="Times New Roman" w:cs="Times New Roman"/>
          <w:sz w:val="24"/>
        </w:rPr>
        <w:t xml:space="preserve"> Prav tako pripomore k izboljšani komunikaciji, izgradnji skupnega besednjaka in povečanju možnosti izvajanja kvalitetnega dela.</w:t>
      </w:r>
      <w:r w:rsidR="00211529">
        <w:rPr>
          <w:rFonts w:ascii="Times New Roman" w:hAnsi="Times New Roman" w:cs="Times New Roman"/>
          <w:sz w:val="24"/>
        </w:rPr>
        <w:t xml:space="preserve"> Z izboljšano komunikac</w:t>
      </w:r>
      <w:r w:rsidR="00103148">
        <w:rPr>
          <w:rFonts w:ascii="Times New Roman" w:hAnsi="Times New Roman" w:cs="Times New Roman"/>
          <w:sz w:val="24"/>
        </w:rPr>
        <w:t xml:space="preserve">ijo poda tudi priložnost prenosa znanja med zaposlenimi </w:t>
      </w:r>
      <w:r w:rsidR="00103148">
        <w:rPr>
          <w:rFonts w:ascii="Times New Roman" w:hAnsi="Times New Roman" w:cs="Times New Roman"/>
          <w:sz w:val="24"/>
        </w:rPr>
        <w:fldChar w:fldCharType="begin"/>
      </w:r>
      <w:r w:rsidR="00103148">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00103148">
        <w:rPr>
          <w:rFonts w:ascii="Times New Roman" w:hAnsi="Times New Roman" w:cs="Times New Roman"/>
          <w:sz w:val="24"/>
        </w:rPr>
        <w:fldChar w:fldCharType="separate"/>
      </w:r>
      <w:r w:rsidR="00103148" w:rsidRPr="00103148">
        <w:rPr>
          <w:rFonts w:ascii="Times New Roman" w:hAnsi="Times New Roman" w:cs="Times New Roman"/>
          <w:sz w:val="24"/>
        </w:rPr>
        <w:t>(Ambler 2002, 52)</w:t>
      </w:r>
      <w:r w:rsidR="00103148">
        <w:rPr>
          <w:rFonts w:ascii="Times New Roman" w:hAnsi="Times New Roman" w:cs="Times New Roman"/>
          <w:sz w:val="24"/>
        </w:rPr>
        <w:fldChar w:fldCharType="end"/>
      </w:r>
      <w:r w:rsidR="003E52CE">
        <w:rPr>
          <w:rFonts w:ascii="Times New Roman" w:hAnsi="Times New Roman" w:cs="Times New Roman"/>
          <w:sz w:val="24"/>
        </w:rPr>
        <w:t>.</w:t>
      </w:r>
      <w:r w:rsidR="00CF3D81">
        <w:rPr>
          <w:rFonts w:ascii="Times New Roman" w:hAnsi="Times New Roman" w:cs="Times New Roman"/>
          <w:sz w:val="24"/>
        </w:rPr>
        <w:t xml:space="preserve"> </w:t>
      </w:r>
      <w:r w:rsidR="00CF3D81">
        <w:rPr>
          <w:rFonts w:ascii="Times New Roman" w:hAnsi="Times New Roman" w:cs="Times New Roman"/>
          <w:sz w:val="24"/>
        </w:rPr>
        <w:t>Navadno je za uspeh projekta potrebna večja stopnja vključenosti vlagateljev.</w:t>
      </w:r>
      <w:r w:rsidR="00CF3D81">
        <w:rPr>
          <w:rFonts w:ascii="Times New Roman" w:hAnsi="Times New Roman" w:cs="Times New Roman"/>
          <w:sz w:val="24"/>
        </w:rPr>
        <w:t xml:space="preserve"> Aktivna participacija</w:t>
      </w:r>
      <w:r w:rsidR="00F31593">
        <w:rPr>
          <w:rFonts w:ascii="Times New Roman" w:hAnsi="Times New Roman" w:cs="Times New Roman"/>
          <w:sz w:val="24"/>
        </w:rPr>
        <w:t xml:space="preserve"> tako</w:t>
      </w:r>
      <w:r w:rsidR="00CF3D81">
        <w:rPr>
          <w:rFonts w:ascii="Times New Roman" w:hAnsi="Times New Roman" w:cs="Times New Roman"/>
          <w:sz w:val="24"/>
        </w:rPr>
        <w:t xml:space="preserve"> spodbuja prisotnost uporabnikov ali vlagateljev na lokaciji z namenom izmenjave informacij glede zahtev in pričakovanj projekta</w:t>
      </w:r>
      <w:r w:rsidR="009235F7">
        <w:rPr>
          <w:rFonts w:ascii="Times New Roman" w:hAnsi="Times New Roman" w:cs="Times New Roman"/>
          <w:sz w:val="24"/>
        </w:rPr>
        <w:t xml:space="preserve"> </w:t>
      </w:r>
      <w:r w:rsidR="009235F7">
        <w:rPr>
          <w:rFonts w:ascii="Times New Roman" w:hAnsi="Times New Roman" w:cs="Times New Roman"/>
          <w:sz w:val="24"/>
        </w:rPr>
        <w:fldChar w:fldCharType="begin"/>
      </w:r>
      <w:r w:rsidR="009235F7">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009235F7">
        <w:rPr>
          <w:rFonts w:ascii="Times New Roman" w:hAnsi="Times New Roman" w:cs="Times New Roman"/>
          <w:sz w:val="24"/>
        </w:rPr>
        <w:fldChar w:fldCharType="separate"/>
      </w:r>
      <w:r w:rsidR="009235F7" w:rsidRPr="009235F7">
        <w:rPr>
          <w:rFonts w:ascii="Times New Roman" w:hAnsi="Times New Roman" w:cs="Times New Roman"/>
          <w:sz w:val="24"/>
        </w:rPr>
        <w:t>(Ambler 2002, 53)</w:t>
      </w:r>
      <w:r w:rsidR="009235F7">
        <w:rPr>
          <w:rFonts w:ascii="Times New Roman" w:hAnsi="Times New Roman" w:cs="Times New Roman"/>
          <w:sz w:val="24"/>
        </w:rPr>
        <w:fldChar w:fldCharType="end"/>
      </w:r>
      <w:r w:rsidR="00B36E53">
        <w:rPr>
          <w:rFonts w:ascii="Times New Roman" w:hAnsi="Times New Roman" w:cs="Times New Roman"/>
          <w:sz w:val="24"/>
        </w:rPr>
        <w:t>.</w:t>
      </w:r>
      <w:r w:rsidR="000831A2">
        <w:rPr>
          <w:rFonts w:ascii="Times New Roman" w:hAnsi="Times New Roman" w:cs="Times New Roman"/>
          <w:sz w:val="24"/>
        </w:rPr>
        <w:t xml:space="preserve"> Za kolektivno lastništvo velja, da lahko vsakdo sodeluje pri izgradnji določenega </w:t>
      </w:r>
      <w:r w:rsidR="004B633E">
        <w:rPr>
          <w:rFonts w:ascii="Times New Roman" w:hAnsi="Times New Roman" w:cs="Times New Roman"/>
          <w:sz w:val="24"/>
        </w:rPr>
        <w:t>modela</w:t>
      </w:r>
      <w:r w:rsidR="000831A2">
        <w:rPr>
          <w:rFonts w:ascii="Times New Roman" w:hAnsi="Times New Roman" w:cs="Times New Roman"/>
          <w:sz w:val="24"/>
        </w:rPr>
        <w:t xml:space="preserve">, kar predstavlja priložnost </w:t>
      </w:r>
      <w:r w:rsidR="009C69D0">
        <w:rPr>
          <w:rFonts w:ascii="Times New Roman" w:hAnsi="Times New Roman" w:cs="Times New Roman"/>
          <w:sz w:val="24"/>
        </w:rPr>
        <w:t xml:space="preserve">večje </w:t>
      </w:r>
      <w:r w:rsidR="000831A2">
        <w:rPr>
          <w:rFonts w:ascii="Times New Roman" w:hAnsi="Times New Roman" w:cs="Times New Roman"/>
          <w:sz w:val="24"/>
        </w:rPr>
        <w:t xml:space="preserve">identifikacije </w:t>
      </w:r>
      <w:r w:rsidR="004B633E">
        <w:rPr>
          <w:rFonts w:ascii="Times New Roman" w:hAnsi="Times New Roman" w:cs="Times New Roman"/>
          <w:sz w:val="24"/>
        </w:rPr>
        <w:t xml:space="preserve">napak </w:t>
      </w:r>
      <w:r w:rsidR="004B633E">
        <w:rPr>
          <w:rFonts w:ascii="Times New Roman" w:hAnsi="Times New Roman" w:cs="Times New Roman"/>
          <w:sz w:val="24"/>
        </w:rPr>
        <w:fldChar w:fldCharType="begin"/>
      </w:r>
      <w:r w:rsidR="004B633E">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004B633E">
        <w:rPr>
          <w:rFonts w:ascii="Times New Roman" w:hAnsi="Times New Roman" w:cs="Times New Roman"/>
          <w:sz w:val="24"/>
        </w:rPr>
        <w:fldChar w:fldCharType="separate"/>
      </w:r>
      <w:r w:rsidR="004B633E" w:rsidRPr="004B633E">
        <w:rPr>
          <w:rFonts w:ascii="Times New Roman" w:hAnsi="Times New Roman" w:cs="Times New Roman"/>
          <w:sz w:val="24"/>
        </w:rPr>
        <w:t>(Ambler 2002, 54)</w:t>
      </w:r>
      <w:r w:rsidR="004B633E">
        <w:rPr>
          <w:rFonts w:ascii="Times New Roman" w:hAnsi="Times New Roman" w:cs="Times New Roman"/>
          <w:sz w:val="24"/>
        </w:rPr>
        <w:fldChar w:fldCharType="end"/>
      </w:r>
      <w:r w:rsidR="004B633E">
        <w:rPr>
          <w:rFonts w:ascii="Times New Roman" w:hAnsi="Times New Roman" w:cs="Times New Roman"/>
          <w:sz w:val="24"/>
        </w:rPr>
        <w:t>. Prav v ta namen se uporablja</w:t>
      </w:r>
      <w:r w:rsidR="009E3E0B">
        <w:rPr>
          <w:rFonts w:ascii="Times New Roman" w:hAnsi="Times New Roman" w:cs="Times New Roman"/>
          <w:sz w:val="24"/>
        </w:rPr>
        <w:t>jo table za javni prikaz model</w:t>
      </w:r>
      <w:r w:rsidR="00CD00EB">
        <w:rPr>
          <w:rFonts w:ascii="Times New Roman" w:hAnsi="Times New Roman" w:cs="Times New Roman"/>
          <w:sz w:val="24"/>
        </w:rPr>
        <w:t>ov, kar spodbuja odprto komunikacijo med zaposlenimi</w:t>
      </w:r>
      <w:r w:rsidR="00E81A8E">
        <w:rPr>
          <w:rFonts w:ascii="Times New Roman" w:hAnsi="Times New Roman" w:cs="Times New Roman"/>
          <w:sz w:val="24"/>
        </w:rPr>
        <w:t xml:space="preserve"> </w:t>
      </w:r>
      <w:r w:rsidR="00E81A8E">
        <w:rPr>
          <w:rFonts w:ascii="Times New Roman" w:hAnsi="Times New Roman" w:cs="Times New Roman"/>
          <w:sz w:val="24"/>
        </w:rPr>
        <w:fldChar w:fldCharType="begin"/>
      </w:r>
      <w:r w:rsidR="00E81A8E">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00E81A8E">
        <w:rPr>
          <w:rFonts w:ascii="Times New Roman" w:hAnsi="Times New Roman" w:cs="Times New Roman"/>
          <w:sz w:val="24"/>
        </w:rPr>
        <w:fldChar w:fldCharType="separate"/>
      </w:r>
      <w:r w:rsidR="00E81A8E" w:rsidRPr="00E81A8E">
        <w:rPr>
          <w:rFonts w:ascii="Times New Roman" w:hAnsi="Times New Roman" w:cs="Times New Roman"/>
          <w:sz w:val="24"/>
        </w:rPr>
        <w:t>(Ambler 2002, 55)</w:t>
      </w:r>
      <w:r w:rsidR="00E81A8E">
        <w:rPr>
          <w:rFonts w:ascii="Times New Roman" w:hAnsi="Times New Roman" w:cs="Times New Roman"/>
          <w:sz w:val="24"/>
        </w:rPr>
        <w:fldChar w:fldCharType="end"/>
      </w:r>
      <w:r w:rsidR="00CD00EB">
        <w:rPr>
          <w:rFonts w:ascii="Times New Roman" w:hAnsi="Times New Roman" w:cs="Times New Roman"/>
          <w:sz w:val="24"/>
        </w:rPr>
        <w:t>.</w:t>
      </w:r>
      <w:r w:rsidR="004B633E">
        <w:rPr>
          <w:rFonts w:ascii="Times New Roman" w:hAnsi="Times New Roman" w:cs="Times New Roman"/>
          <w:sz w:val="24"/>
        </w:rPr>
        <w:t xml:space="preserve"> </w:t>
      </w:r>
    </w:p>
    <w:p w:rsidR="00B52A48" w:rsidRDefault="00B52A48" w:rsidP="00B52A48">
      <w:pPr>
        <w:contextualSpacing/>
        <w:jc w:val="both"/>
        <w:rPr>
          <w:rFonts w:ascii="Times New Roman" w:hAnsi="Times New Roman" w:cs="Times New Roman"/>
          <w:sz w:val="24"/>
        </w:rPr>
      </w:pPr>
      <w:r>
        <w:rPr>
          <w:rFonts w:ascii="Times New Roman" w:hAnsi="Times New Roman" w:cs="Times New Roman"/>
          <w:sz w:val="24"/>
        </w:rPr>
        <w:t>Enostavnost definirajo praks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ustvarjanja preproste vsebin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enostavnega prikaza modela,</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86009" w:rsidRDefault="00942170" w:rsidP="00B52A48">
      <w:pPr>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Vsebino je priporočljivo poenostaviti do mere, da še vedno zadovoljuje projektu.</w:t>
      </w:r>
      <w:r w:rsidR="00987214">
        <w:rPr>
          <w:rFonts w:ascii="Times New Roman" w:hAnsi="Times New Roman" w:cs="Times New Roman"/>
          <w:sz w:val="24"/>
        </w:rPr>
        <w:t xml:space="preserve"> To pomeni, da model še vedno zadovoljuje potrebe in ima svoj namen. Poleg tega model ne vsebuje podvojenih informacij in je sestavljen iz karseda nizkega števila elementov</w:t>
      </w:r>
      <w:r w:rsidR="00912881">
        <w:rPr>
          <w:rFonts w:ascii="Times New Roman" w:hAnsi="Times New Roman" w:cs="Times New Roman"/>
          <w:sz w:val="24"/>
        </w:rPr>
        <w:t>, kar vodi v enostaven prikaz</w:t>
      </w:r>
      <w:r w:rsidR="00296BDE">
        <w:rPr>
          <w:rFonts w:ascii="Times New Roman" w:hAnsi="Times New Roman" w:cs="Times New Roman"/>
          <w:sz w:val="24"/>
        </w:rPr>
        <w:t xml:space="preserve"> </w:t>
      </w:r>
      <w:r w:rsidR="00296BDE">
        <w:rPr>
          <w:rFonts w:ascii="Times New Roman" w:hAnsi="Times New Roman" w:cs="Times New Roman"/>
          <w:sz w:val="24"/>
        </w:rPr>
        <w:fldChar w:fldCharType="begin"/>
      </w:r>
      <w:r w:rsidR="00296BDE">
        <w:rPr>
          <w:rFonts w:ascii="Times New Roman" w:hAnsi="Times New Roman" w:cs="Times New Roman"/>
          <w:sz w:val="24"/>
        </w:rPr>
        <w:instrText xml:space="preserve"> ADDIN ZOTERO_ITEM CSL_CITATION {"citationID":"BGZPnCXN","properties":{"formattedCitation":"{\\rtf (Ambler 2002, 56\\uc0\\u8211{}57)}","plainCitation":"(Ambler 2002, 56–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6-57"}],"schema":"https://github.com/citation-style-language/schema/raw/master/csl-citation.json"} </w:instrText>
      </w:r>
      <w:r w:rsidR="00296BDE">
        <w:rPr>
          <w:rFonts w:ascii="Times New Roman" w:hAnsi="Times New Roman" w:cs="Times New Roman"/>
          <w:sz w:val="24"/>
        </w:rPr>
        <w:fldChar w:fldCharType="separate"/>
      </w:r>
      <w:r w:rsidR="00296BDE" w:rsidRPr="00296BDE">
        <w:rPr>
          <w:rFonts w:ascii="Times New Roman" w:hAnsi="Times New Roman" w:cs="Times New Roman"/>
          <w:sz w:val="24"/>
          <w:szCs w:val="24"/>
        </w:rPr>
        <w:t>(Ambler 2002, 56–57)</w:t>
      </w:r>
      <w:r w:rsidR="00296BDE">
        <w:rPr>
          <w:rFonts w:ascii="Times New Roman" w:hAnsi="Times New Roman" w:cs="Times New Roman"/>
          <w:sz w:val="24"/>
        </w:rPr>
        <w:fldChar w:fldCharType="end"/>
      </w:r>
      <w:r w:rsidR="00386009">
        <w:rPr>
          <w:rFonts w:ascii="Times New Roman" w:hAnsi="Times New Roman" w:cs="Times New Roman"/>
          <w:sz w:val="24"/>
        </w:rPr>
        <w:t>. Pr</w:t>
      </w:r>
      <w:r w:rsidR="0099305B">
        <w:rPr>
          <w:rFonts w:ascii="Times New Roman" w:hAnsi="Times New Roman" w:cs="Times New Roman"/>
          <w:sz w:val="24"/>
        </w:rPr>
        <w:t>iporoča se izogibanje: križ</w:t>
      </w:r>
      <w:r w:rsidR="001E6FE5">
        <w:rPr>
          <w:rFonts w:ascii="Times New Roman" w:hAnsi="Times New Roman" w:cs="Times New Roman"/>
          <w:sz w:val="24"/>
        </w:rPr>
        <w:t>anim</w:t>
      </w:r>
      <w:r w:rsidR="00386009">
        <w:rPr>
          <w:rFonts w:ascii="Times New Roman" w:hAnsi="Times New Roman" w:cs="Times New Roman"/>
          <w:sz w:val="24"/>
        </w:rPr>
        <w:t xml:space="preserve"> tranzicij</w:t>
      </w:r>
      <w:r w:rsidR="001E6FE5">
        <w:rPr>
          <w:rFonts w:ascii="Times New Roman" w:hAnsi="Times New Roman" w:cs="Times New Roman"/>
          <w:sz w:val="24"/>
        </w:rPr>
        <w:t>am</w:t>
      </w:r>
      <w:r w:rsidR="00386009">
        <w:rPr>
          <w:rFonts w:ascii="Times New Roman" w:hAnsi="Times New Roman" w:cs="Times New Roman"/>
          <w:sz w:val="24"/>
        </w:rPr>
        <w:t>,</w:t>
      </w:r>
      <w:r w:rsidR="00E309C5">
        <w:rPr>
          <w:rFonts w:ascii="Times New Roman" w:hAnsi="Times New Roman" w:cs="Times New Roman"/>
          <w:sz w:val="24"/>
        </w:rPr>
        <w:t xml:space="preserve"> </w:t>
      </w:r>
      <w:r w:rsidR="003A5FD8">
        <w:rPr>
          <w:rFonts w:ascii="Times New Roman" w:hAnsi="Times New Roman" w:cs="Times New Roman"/>
          <w:sz w:val="24"/>
        </w:rPr>
        <w:t>zavi</w:t>
      </w:r>
      <w:r w:rsidR="001E6FE5">
        <w:rPr>
          <w:rFonts w:ascii="Times New Roman" w:hAnsi="Times New Roman" w:cs="Times New Roman"/>
          <w:sz w:val="24"/>
        </w:rPr>
        <w:t>tim</w:t>
      </w:r>
      <w:r w:rsidR="00E309C5">
        <w:rPr>
          <w:rFonts w:ascii="Times New Roman" w:hAnsi="Times New Roman" w:cs="Times New Roman"/>
          <w:sz w:val="24"/>
        </w:rPr>
        <w:t xml:space="preserve"> tranzicij</w:t>
      </w:r>
      <w:r w:rsidR="001E6FE5">
        <w:rPr>
          <w:rFonts w:ascii="Times New Roman" w:hAnsi="Times New Roman" w:cs="Times New Roman"/>
          <w:sz w:val="24"/>
        </w:rPr>
        <w:t>am</w:t>
      </w:r>
      <w:r w:rsidR="00E309C5">
        <w:rPr>
          <w:rFonts w:ascii="Times New Roman" w:hAnsi="Times New Roman" w:cs="Times New Roman"/>
          <w:sz w:val="24"/>
        </w:rPr>
        <w:t xml:space="preserve">, </w:t>
      </w:r>
      <w:r w:rsidR="006210D4">
        <w:rPr>
          <w:rFonts w:ascii="Times New Roman" w:hAnsi="Times New Roman" w:cs="Times New Roman"/>
          <w:sz w:val="24"/>
        </w:rPr>
        <w:t>diagonalnim</w:t>
      </w:r>
      <w:r w:rsidR="00386009">
        <w:rPr>
          <w:rFonts w:ascii="Times New Roman" w:hAnsi="Times New Roman" w:cs="Times New Roman"/>
          <w:sz w:val="24"/>
        </w:rPr>
        <w:t xml:space="preserve"> tranzicij</w:t>
      </w:r>
      <w:r w:rsidR="00B53EF8">
        <w:rPr>
          <w:rFonts w:ascii="Times New Roman" w:hAnsi="Times New Roman" w:cs="Times New Roman"/>
          <w:sz w:val="24"/>
        </w:rPr>
        <w:t>am</w:t>
      </w:r>
      <w:r w:rsidR="003316A7">
        <w:rPr>
          <w:rFonts w:ascii="Times New Roman" w:hAnsi="Times New Roman" w:cs="Times New Roman"/>
          <w:sz w:val="24"/>
        </w:rPr>
        <w:t>, različnim</w:t>
      </w:r>
      <w:r w:rsidR="00386009">
        <w:rPr>
          <w:rFonts w:ascii="Times New Roman" w:hAnsi="Times New Roman" w:cs="Times New Roman"/>
          <w:sz w:val="24"/>
        </w:rPr>
        <w:t xml:space="preserve"> velikosti</w:t>
      </w:r>
      <w:r w:rsidR="003316A7">
        <w:rPr>
          <w:rFonts w:ascii="Times New Roman" w:hAnsi="Times New Roman" w:cs="Times New Roman"/>
          <w:sz w:val="24"/>
        </w:rPr>
        <w:t>m</w:t>
      </w:r>
      <w:r w:rsidR="00386009">
        <w:rPr>
          <w:rFonts w:ascii="Times New Roman" w:hAnsi="Times New Roman" w:cs="Times New Roman"/>
          <w:sz w:val="24"/>
        </w:rPr>
        <w:t xml:space="preserve"> balonov, velikemu številu balonov (ne več kot 7 +/</w:t>
      </w:r>
      <w:r w:rsidR="00386009" w:rsidRPr="00386009">
        <w:rPr>
          <w:rFonts w:ascii="Times New Roman" w:hAnsi="Times New Roman" w:cs="Times New Roman"/>
          <w:bCs/>
          <w:color w:val="222222"/>
          <w:sz w:val="24"/>
          <w:szCs w:val="24"/>
          <w:shd w:val="clear" w:color="auto" w:fill="FFFFFF"/>
        </w:rPr>
        <w:t>−</w:t>
      </w:r>
      <w:r w:rsidR="00386009" w:rsidRPr="00386009">
        <w:rPr>
          <w:rFonts w:ascii="Times New Roman" w:hAnsi="Times New Roman" w:cs="Times New Roman"/>
          <w:bCs/>
          <w:color w:val="222222"/>
          <w:sz w:val="24"/>
          <w:szCs w:val="24"/>
          <w:shd w:val="clear" w:color="auto" w:fill="FFFFFF"/>
        </w:rPr>
        <w:t>2)</w:t>
      </w:r>
      <w:r w:rsidR="008B527A">
        <w:rPr>
          <w:rFonts w:ascii="Times New Roman" w:hAnsi="Times New Roman" w:cs="Times New Roman"/>
          <w:bCs/>
          <w:color w:val="222222"/>
          <w:sz w:val="24"/>
          <w:szCs w:val="24"/>
          <w:shd w:val="clear" w:color="auto" w:fill="FFFFFF"/>
        </w:rPr>
        <w:t xml:space="preserve"> in </w:t>
      </w:r>
      <w:r w:rsidR="00E309C5">
        <w:rPr>
          <w:rFonts w:ascii="Times New Roman" w:hAnsi="Times New Roman" w:cs="Times New Roman"/>
          <w:bCs/>
          <w:color w:val="222222"/>
          <w:sz w:val="24"/>
          <w:szCs w:val="24"/>
          <w:shd w:val="clear" w:color="auto" w:fill="FFFFFF"/>
        </w:rPr>
        <w:t>nepotrebnim podrobnostim</w:t>
      </w:r>
      <w:r w:rsidR="00533E25">
        <w:rPr>
          <w:rFonts w:ascii="Times New Roman" w:hAnsi="Times New Roman" w:cs="Times New Roman"/>
          <w:bCs/>
          <w:color w:val="222222"/>
          <w:sz w:val="24"/>
          <w:szCs w:val="24"/>
          <w:shd w:val="clear" w:color="auto" w:fill="FFFFFF"/>
        </w:rPr>
        <w:t xml:space="preserve"> </w:t>
      </w:r>
      <w:r w:rsidR="00533E25">
        <w:rPr>
          <w:rFonts w:ascii="Times New Roman" w:hAnsi="Times New Roman" w:cs="Times New Roman"/>
          <w:bCs/>
          <w:color w:val="222222"/>
          <w:sz w:val="24"/>
          <w:szCs w:val="24"/>
          <w:shd w:val="clear" w:color="auto" w:fill="FFFFFF"/>
        </w:rPr>
        <w:fldChar w:fldCharType="begin"/>
      </w:r>
      <w:r w:rsidR="00533E25">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00533E25">
        <w:rPr>
          <w:rFonts w:ascii="Times New Roman" w:hAnsi="Times New Roman" w:cs="Times New Roman"/>
          <w:bCs/>
          <w:color w:val="222222"/>
          <w:sz w:val="24"/>
          <w:szCs w:val="24"/>
          <w:shd w:val="clear" w:color="auto" w:fill="FFFFFF"/>
        </w:rPr>
        <w:fldChar w:fldCharType="separate"/>
      </w:r>
      <w:r w:rsidR="00533E25" w:rsidRPr="00533E25">
        <w:rPr>
          <w:rFonts w:ascii="Times New Roman" w:hAnsi="Times New Roman" w:cs="Times New Roman"/>
          <w:sz w:val="24"/>
        </w:rPr>
        <w:t>(Ambler 2002, 57)</w:t>
      </w:r>
      <w:r w:rsidR="00533E25">
        <w:rPr>
          <w:rFonts w:ascii="Times New Roman" w:hAnsi="Times New Roman" w:cs="Times New Roman"/>
          <w:bCs/>
          <w:color w:val="222222"/>
          <w:sz w:val="24"/>
          <w:szCs w:val="24"/>
          <w:shd w:val="clear" w:color="auto" w:fill="FFFFFF"/>
        </w:rPr>
        <w:fldChar w:fldCharType="end"/>
      </w:r>
      <w:r w:rsidR="00C81070">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Večina modelov lahko narišemo na tablo, kar je potrditev, da</w:t>
      </w:r>
      <w:r w:rsidR="00DC5351">
        <w:rPr>
          <w:rFonts w:ascii="Times New Roman" w:hAnsi="Times New Roman" w:cs="Times New Roman"/>
          <w:bCs/>
          <w:color w:val="222222"/>
          <w:sz w:val="24"/>
          <w:szCs w:val="24"/>
          <w:shd w:val="clear" w:color="auto" w:fill="FFFFFF"/>
        </w:rPr>
        <w:t xml:space="preserve"> </w:t>
      </w:r>
      <w:r w:rsidR="00D653C3">
        <w:rPr>
          <w:rFonts w:ascii="Times New Roman" w:hAnsi="Times New Roman" w:cs="Times New Roman"/>
          <w:bCs/>
          <w:color w:val="222222"/>
          <w:sz w:val="24"/>
          <w:szCs w:val="24"/>
          <w:shd w:val="clear" w:color="auto" w:fill="FFFFFF"/>
        </w:rPr>
        <w:t>je fizična tab</w:t>
      </w:r>
      <w:r w:rsidR="009563EC">
        <w:rPr>
          <w:rFonts w:ascii="Times New Roman" w:hAnsi="Times New Roman" w:cs="Times New Roman"/>
          <w:bCs/>
          <w:color w:val="222222"/>
          <w:sz w:val="24"/>
          <w:szCs w:val="24"/>
          <w:shd w:val="clear" w:color="auto" w:fill="FFFFFF"/>
        </w:rPr>
        <w:t>la najboljše orodje modeliranja.</w:t>
      </w:r>
      <w:r w:rsidR="009070E8">
        <w:rPr>
          <w:rFonts w:ascii="Times New Roman" w:hAnsi="Times New Roman" w:cs="Times New Roman"/>
          <w:bCs/>
          <w:color w:val="222222"/>
          <w:sz w:val="24"/>
          <w:szCs w:val="24"/>
          <w:shd w:val="clear" w:color="auto" w:fill="FFFFFF"/>
        </w:rPr>
        <w:t xml:space="preserve"> Uporaba enostavnih orodij </w:t>
      </w:r>
      <w:r w:rsidR="0046207D">
        <w:rPr>
          <w:rFonts w:ascii="Times New Roman" w:hAnsi="Times New Roman" w:cs="Times New Roman"/>
          <w:bCs/>
          <w:color w:val="222222"/>
          <w:sz w:val="24"/>
          <w:szCs w:val="24"/>
          <w:shd w:val="clear" w:color="auto" w:fill="FFFFFF"/>
        </w:rPr>
        <w:t xml:space="preserve">deluje, saj je večina diagramov </w:t>
      </w:r>
      <w:r w:rsidR="005D5B58">
        <w:rPr>
          <w:rFonts w:ascii="Times New Roman" w:hAnsi="Times New Roman" w:cs="Times New Roman"/>
          <w:bCs/>
          <w:color w:val="222222"/>
          <w:sz w:val="24"/>
          <w:szCs w:val="24"/>
          <w:shd w:val="clear" w:color="auto" w:fill="FFFFFF"/>
        </w:rPr>
        <w:t xml:space="preserve">za enkratno uporabo </w:t>
      </w:r>
      <w:r w:rsidR="005D5B58">
        <w:rPr>
          <w:rFonts w:ascii="Times New Roman" w:hAnsi="Times New Roman" w:cs="Times New Roman"/>
          <w:bCs/>
          <w:color w:val="222222"/>
          <w:sz w:val="24"/>
          <w:szCs w:val="24"/>
          <w:shd w:val="clear" w:color="auto" w:fill="FFFFFF"/>
        </w:rPr>
        <w:fldChar w:fldCharType="begin"/>
      </w:r>
      <w:r w:rsidR="005D5B58">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5D5B58">
        <w:rPr>
          <w:rFonts w:ascii="Times New Roman" w:hAnsi="Times New Roman" w:cs="Times New Roman"/>
          <w:bCs/>
          <w:color w:val="222222"/>
          <w:sz w:val="24"/>
          <w:szCs w:val="24"/>
          <w:shd w:val="clear" w:color="auto" w:fill="FFFFFF"/>
        </w:rPr>
        <w:fldChar w:fldCharType="separate"/>
      </w:r>
      <w:r w:rsidR="005D5B58" w:rsidRPr="005D5B58">
        <w:rPr>
          <w:rFonts w:ascii="Times New Roman" w:hAnsi="Times New Roman" w:cs="Times New Roman"/>
          <w:sz w:val="24"/>
        </w:rPr>
        <w:t>(Ambler 2002, 58)</w:t>
      </w:r>
      <w:r w:rsidR="005D5B58">
        <w:rPr>
          <w:rFonts w:ascii="Times New Roman" w:hAnsi="Times New Roman" w:cs="Times New Roman"/>
          <w:bCs/>
          <w:color w:val="222222"/>
          <w:sz w:val="24"/>
          <w:szCs w:val="24"/>
          <w:shd w:val="clear" w:color="auto" w:fill="FFFFFF"/>
        </w:rPr>
        <w:fldChar w:fldCharType="end"/>
      </w:r>
      <w:r w:rsidR="0046207D">
        <w:rPr>
          <w:rFonts w:ascii="Times New Roman" w:hAnsi="Times New Roman" w:cs="Times New Roman"/>
          <w:bCs/>
          <w:color w:val="222222"/>
          <w:sz w:val="24"/>
          <w:szCs w:val="24"/>
          <w:shd w:val="clear" w:color="auto" w:fill="FFFFFF"/>
        </w:rPr>
        <w:t>.</w:t>
      </w:r>
      <w:r w:rsidR="006B6042">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 xml:space="preserve"> </w:t>
      </w:r>
    </w:p>
    <w:p w:rsidR="00B52A48" w:rsidRDefault="00B52A48" w:rsidP="00B52A48">
      <w:pPr>
        <w:jc w:val="both"/>
        <w:rPr>
          <w:rFonts w:ascii="Times New Roman" w:hAnsi="Times New Roman" w:cs="Times New Roman"/>
          <w:sz w:val="24"/>
        </w:rPr>
      </w:pPr>
      <w:r>
        <w:rPr>
          <w:rFonts w:ascii="Times New Roman" w:hAnsi="Times New Roman" w:cs="Times New Roman"/>
          <w:sz w:val="24"/>
        </w:rPr>
        <w:lastRenderedPageBreak/>
        <w:t>Validacijo definirajo prakse:</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upoštevanja preverljivosti,</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5B4D29" w:rsidRPr="005B4D29" w:rsidRDefault="00C23E14" w:rsidP="005B4D29">
      <w:pPr>
        <w:jc w:val="both"/>
        <w:rPr>
          <w:rFonts w:ascii="Times New Roman" w:hAnsi="Times New Roman" w:cs="Times New Roman"/>
          <w:sz w:val="24"/>
        </w:rPr>
      </w:pPr>
      <w:r>
        <w:rPr>
          <w:rFonts w:ascii="Times New Roman" w:hAnsi="Times New Roman" w:cs="Times New Roman"/>
          <w:sz w:val="24"/>
        </w:rPr>
        <w:t>Moderni procesi vključujejo aktivnosti testiranja in zagotavljanje kvalitete čez celoten življenjski cikel.</w:t>
      </w:r>
      <w:r w:rsidR="00612BBB">
        <w:rPr>
          <w:rFonts w:ascii="Times New Roman" w:hAnsi="Times New Roman" w:cs="Times New Roman"/>
          <w:sz w:val="24"/>
        </w:rPr>
        <w:t xml:space="preserve"> Nekateri</w:t>
      </w:r>
      <w:r w:rsidR="00B8714F">
        <w:rPr>
          <w:rFonts w:ascii="Times New Roman" w:hAnsi="Times New Roman" w:cs="Times New Roman"/>
          <w:sz w:val="24"/>
        </w:rPr>
        <w:t xml:space="preserve"> modeli</w:t>
      </w:r>
      <w:r w:rsidR="00612BBB">
        <w:rPr>
          <w:rFonts w:ascii="Times New Roman" w:hAnsi="Times New Roman" w:cs="Times New Roman"/>
          <w:sz w:val="24"/>
        </w:rPr>
        <w:t xml:space="preserve"> celo priporočajo definiranje testnih ko</w:t>
      </w:r>
      <w:r w:rsidR="00484829">
        <w:rPr>
          <w:rFonts w:ascii="Times New Roman" w:hAnsi="Times New Roman" w:cs="Times New Roman"/>
          <w:sz w:val="24"/>
        </w:rPr>
        <w:t>nceptov pred izgradnjo sistema.</w:t>
      </w:r>
      <w:r w:rsidR="003879B5">
        <w:rPr>
          <w:rFonts w:ascii="Times New Roman" w:hAnsi="Times New Roman" w:cs="Times New Roman"/>
          <w:sz w:val="24"/>
        </w:rPr>
        <w:t xml:space="preserve"> </w:t>
      </w:r>
      <w:r w:rsidR="00227E5D">
        <w:rPr>
          <w:rFonts w:ascii="Times New Roman" w:hAnsi="Times New Roman" w:cs="Times New Roman"/>
          <w:sz w:val="24"/>
        </w:rPr>
        <w:t>Če ne moremo testirati sistema je bolje, da ga ne gradimo</w:t>
      </w:r>
      <w:r w:rsidR="000746B0">
        <w:rPr>
          <w:rFonts w:ascii="Times New Roman" w:hAnsi="Times New Roman" w:cs="Times New Roman"/>
          <w:sz w:val="24"/>
        </w:rPr>
        <w:t xml:space="preserve"> </w:t>
      </w:r>
      <w:r w:rsidR="000746B0">
        <w:rPr>
          <w:rFonts w:ascii="Times New Roman" w:hAnsi="Times New Roman" w:cs="Times New Roman"/>
          <w:sz w:val="24"/>
        </w:rPr>
        <w:fldChar w:fldCharType="begin"/>
      </w:r>
      <w:r w:rsidR="000746B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0746B0">
        <w:rPr>
          <w:rFonts w:ascii="Times New Roman" w:hAnsi="Times New Roman" w:cs="Times New Roman"/>
          <w:sz w:val="24"/>
        </w:rPr>
        <w:fldChar w:fldCharType="separate"/>
      </w:r>
      <w:r w:rsidR="000746B0" w:rsidRPr="000746B0">
        <w:rPr>
          <w:rFonts w:ascii="Times New Roman" w:hAnsi="Times New Roman" w:cs="Times New Roman"/>
          <w:sz w:val="24"/>
        </w:rPr>
        <w:t>(Ambler 2002, 58)</w:t>
      </w:r>
      <w:r w:rsidR="000746B0">
        <w:rPr>
          <w:rFonts w:ascii="Times New Roman" w:hAnsi="Times New Roman" w:cs="Times New Roman"/>
          <w:sz w:val="24"/>
        </w:rPr>
        <w:fldChar w:fldCharType="end"/>
      </w:r>
      <w:r w:rsidR="00227E5D">
        <w:rPr>
          <w:rFonts w:ascii="Times New Roman" w:hAnsi="Times New Roman" w:cs="Times New Roman"/>
          <w:sz w:val="24"/>
        </w:rPr>
        <w:t>.</w:t>
      </w:r>
      <w:r w:rsidR="00414CD0">
        <w:rPr>
          <w:rFonts w:ascii="Times New Roman" w:hAnsi="Times New Roman" w:cs="Times New Roman"/>
          <w:sz w:val="24"/>
        </w:rPr>
        <w:t xml:space="preserve"> K temu stremi praksa upoštevanja preverljivosti.</w:t>
      </w:r>
      <w:r w:rsidR="00AD345D">
        <w:rPr>
          <w:rFonts w:ascii="Times New Roman" w:hAnsi="Times New Roman" w:cs="Times New Roman"/>
          <w:sz w:val="24"/>
        </w:rPr>
        <w:t xml:space="preserve"> </w:t>
      </w:r>
      <w:r w:rsidR="00B05088">
        <w:rPr>
          <w:rFonts w:ascii="Times New Roman" w:hAnsi="Times New Roman" w:cs="Times New Roman"/>
          <w:sz w:val="24"/>
        </w:rPr>
        <w:t>Ob zgrajenem modelu</w:t>
      </w:r>
      <w:r w:rsidR="00F04532">
        <w:rPr>
          <w:rFonts w:ascii="Times New Roman" w:hAnsi="Times New Roman" w:cs="Times New Roman"/>
          <w:sz w:val="24"/>
        </w:rPr>
        <w:t xml:space="preserve"> pa</w:t>
      </w:r>
      <w:r w:rsidR="00B05088">
        <w:rPr>
          <w:rFonts w:ascii="Times New Roman" w:hAnsi="Times New Roman" w:cs="Times New Roman"/>
          <w:sz w:val="24"/>
        </w:rPr>
        <w:t xml:space="preserve"> je p</w:t>
      </w:r>
      <w:r w:rsidR="00A444E5">
        <w:rPr>
          <w:rFonts w:ascii="Times New Roman" w:hAnsi="Times New Roman" w:cs="Times New Roman"/>
          <w:sz w:val="24"/>
        </w:rPr>
        <w:t xml:space="preserve">otrebno preveriti </w:t>
      </w:r>
      <w:r w:rsidR="00A36714">
        <w:rPr>
          <w:rFonts w:ascii="Times New Roman" w:hAnsi="Times New Roman" w:cs="Times New Roman"/>
          <w:sz w:val="24"/>
        </w:rPr>
        <w:t>ali je mogoča implementacija poslovnega pravila v model</w:t>
      </w:r>
      <w:r w:rsidR="00C0220F">
        <w:rPr>
          <w:rFonts w:ascii="Times New Roman" w:hAnsi="Times New Roman" w:cs="Times New Roman"/>
          <w:sz w:val="24"/>
        </w:rPr>
        <w:t>,</w:t>
      </w:r>
      <w:r w:rsidR="00A36714">
        <w:rPr>
          <w:rFonts w:ascii="Times New Roman" w:hAnsi="Times New Roman" w:cs="Times New Roman"/>
          <w:sz w:val="24"/>
        </w:rPr>
        <w:t xml:space="preserve"> torej ali ga bo mogoče izvajati</w:t>
      </w:r>
      <w:r w:rsidR="0046433D">
        <w:rPr>
          <w:rFonts w:ascii="Times New Roman" w:hAnsi="Times New Roman" w:cs="Times New Roman"/>
          <w:sz w:val="24"/>
        </w:rPr>
        <w:t>.</w:t>
      </w:r>
      <w:r w:rsidR="001A6653">
        <w:rPr>
          <w:rFonts w:ascii="Times New Roman" w:hAnsi="Times New Roman" w:cs="Times New Roman"/>
          <w:sz w:val="24"/>
        </w:rPr>
        <w:t xml:space="preserve"> To</w:t>
      </w:r>
      <w:r w:rsidR="002E14A7">
        <w:rPr>
          <w:rFonts w:ascii="Times New Roman" w:hAnsi="Times New Roman" w:cs="Times New Roman"/>
          <w:sz w:val="24"/>
        </w:rPr>
        <w:t xml:space="preserve"> lahko preverimo tudi z uporabo kode.</w:t>
      </w:r>
      <w:r w:rsidR="00CF3102">
        <w:rPr>
          <w:rFonts w:ascii="Times New Roman" w:hAnsi="Times New Roman" w:cs="Times New Roman"/>
          <w:sz w:val="24"/>
        </w:rPr>
        <w:t xml:space="preserve"> V praksi se priporoča izvajati cikel modeliranja, kodiranja in testiranja </w:t>
      </w:r>
      <w:r w:rsidR="00CF3102">
        <w:rPr>
          <w:rFonts w:ascii="Times New Roman" w:hAnsi="Times New Roman" w:cs="Times New Roman"/>
          <w:sz w:val="24"/>
        </w:rPr>
        <w:fldChar w:fldCharType="begin"/>
      </w:r>
      <w:r w:rsidR="00CF3102">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00CF3102">
        <w:rPr>
          <w:rFonts w:ascii="Times New Roman" w:hAnsi="Times New Roman" w:cs="Times New Roman"/>
          <w:sz w:val="24"/>
        </w:rPr>
        <w:fldChar w:fldCharType="separate"/>
      </w:r>
      <w:r w:rsidR="00CF3102" w:rsidRPr="00083F23">
        <w:rPr>
          <w:rFonts w:ascii="Times New Roman" w:hAnsi="Times New Roman" w:cs="Times New Roman"/>
          <w:sz w:val="24"/>
        </w:rPr>
        <w:t>(Ambler 2002, 59)</w:t>
      </w:r>
      <w:r w:rsidR="00CF3102">
        <w:rPr>
          <w:rFonts w:ascii="Times New Roman" w:hAnsi="Times New Roman" w:cs="Times New Roman"/>
          <w:sz w:val="24"/>
        </w:rPr>
        <w:fldChar w:fldCharType="end"/>
      </w:r>
      <w:r w:rsidR="00CF3102">
        <w:rPr>
          <w:rFonts w:ascii="Times New Roman" w:hAnsi="Times New Roman" w:cs="Times New Roman"/>
          <w:sz w:val="24"/>
        </w:rPr>
        <w:t>.</w:t>
      </w:r>
    </w:p>
    <w:p w:rsidR="00F92F93" w:rsidRDefault="00BD1606" w:rsidP="007F4174">
      <w:pPr>
        <w:jc w:val="both"/>
        <w:rPr>
          <w:rFonts w:ascii="Times New Roman" w:hAnsi="Times New Roman" w:cs="Times New Roman"/>
          <w:sz w:val="24"/>
        </w:rPr>
      </w:pPr>
      <w:r>
        <w:rPr>
          <w:rFonts w:ascii="Times New Roman" w:hAnsi="Times New Roman" w:cs="Times New Roman"/>
          <w:sz w:val="24"/>
        </w:rPr>
        <w:t xml:space="preserve"> </w:t>
      </w:r>
    </w:p>
    <w:p w:rsidR="00304555" w:rsidRDefault="00570C23" w:rsidP="007F4174">
      <w:pPr>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sz w:val="24"/>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r w:rsidR="00AB7107">
        <w:rPr>
          <w:rFonts w:ascii="Times New Roman" w:hAnsi="Times New Roman" w:cs="Times New Roman"/>
          <w:noProof/>
          <w:sz w:val="20"/>
          <w:szCs w:val="20"/>
          <w:lang w:eastAsia="sl-SI"/>
        </w:rPr>
        <w:br/>
      </w:r>
      <w:r w:rsidR="00153BD8" w:rsidRPr="00F71E12">
        <w:rPr>
          <w:rFonts w:ascii="Times New Roman" w:hAnsi="Times New Roman" w:cs="Times New Roman"/>
          <w:noProof/>
          <w:sz w:val="20"/>
          <w:szCs w:val="20"/>
          <w:lang w:eastAsia="sl-SI"/>
        </w:rPr>
        <w:drawing>
          <wp:inline distT="0" distB="0" distL="0" distR="0" wp14:anchorId="63E2EB09" wp14:editId="135FAF69">
            <wp:extent cx="1230813" cy="1866900"/>
            <wp:effectExtent l="0" t="0" r="762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38292" cy="1878245"/>
                    </a:xfrm>
                    <a:prstGeom prst="rect">
                      <a:avLst/>
                    </a:prstGeom>
                  </pic:spPr>
                </pic:pic>
              </a:graphicData>
            </a:graphic>
          </wp:inline>
        </w:drawing>
      </w:r>
      <w:r w:rsidR="00153BD8" w:rsidRPr="00F71E12">
        <w:rPr>
          <w:rFonts w:ascii="Times New Roman" w:hAnsi="Times New Roman" w:cs="Times New Roman"/>
          <w:sz w:val="20"/>
          <w:szCs w:val="20"/>
        </w:rPr>
        <w:br/>
        <w:t xml:space="preserve">vir: </w:t>
      </w:r>
      <w:r w:rsidR="00153BD8" w:rsidRPr="00F71E12">
        <w:rPr>
          <w:rFonts w:ascii="Times New Roman" w:hAnsi="Times New Roman" w:cs="Times New Roman"/>
          <w:sz w:val="20"/>
          <w:szCs w:val="20"/>
        </w:rPr>
        <w:fldChar w:fldCharType="begin"/>
      </w:r>
      <w:r w:rsidR="00153BD8"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153BD8" w:rsidRPr="00F71E12">
        <w:rPr>
          <w:rFonts w:ascii="Times New Roman" w:hAnsi="Times New Roman" w:cs="Times New Roman"/>
          <w:sz w:val="20"/>
          <w:szCs w:val="20"/>
        </w:rPr>
        <w:fldChar w:fldCharType="separate"/>
      </w:r>
      <w:r w:rsidR="00153BD8" w:rsidRPr="00F71E12">
        <w:rPr>
          <w:rFonts w:ascii="Times New Roman" w:hAnsi="Times New Roman" w:cs="Times New Roman"/>
          <w:sz w:val="20"/>
          <w:szCs w:val="20"/>
        </w:rPr>
        <w:t>(Engels in Sauer 2010, 420)</w:t>
      </w:r>
      <w:r w:rsidR="00153BD8"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BB1872">
        <w:rPr>
          <w:rFonts w:ascii="Times New Roman" w:hAnsi="Times New Roman" w:cs="Times New Roman"/>
          <w:sz w:val="24"/>
        </w:rPr>
        <w:t xml:space="preserve">ME </w:t>
      </w:r>
      <w:r w:rsidR="00F40E29">
        <w:rPr>
          <w:rFonts w:ascii="Times New Roman" w:hAnsi="Times New Roman" w:cs="Times New Roman"/>
          <w:sz w:val="24"/>
        </w:rPr>
        <w:t>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xml:space="preserve">. </w:t>
      </w:r>
      <w:r w:rsidR="004806F4">
        <w:rPr>
          <w:rFonts w:ascii="Times New Roman" w:hAnsi="Times New Roman" w:cs="Times New Roman"/>
          <w:sz w:val="24"/>
        </w:rPr>
        <w:t xml:space="preserve">Ko kaže slika 6.6 bo </w:t>
      </w:r>
      <w:r w:rsidR="0027075A">
        <w:rPr>
          <w:rFonts w:ascii="Times New Roman" w:hAnsi="Times New Roman" w:cs="Times New Roman"/>
          <w:sz w:val="24"/>
        </w:rPr>
        <w:t>metoda MetaME</w:t>
      </w:r>
      <w:r w:rsidR="004806F4">
        <w:rPr>
          <w:rFonts w:ascii="Times New Roman" w:hAnsi="Times New Roman" w:cs="Times New Roman"/>
          <w:sz w:val="24"/>
        </w:rPr>
        <w:t xml:space="preserve"> </w:t>
      </w:r>
      <w:r w:rsidR="00E013EF">
        <w:rPr>
          <w:rFonts w:ascii="Times New Roman" w:hAnsi="Times New Roman" w:cs="Times New Roman"/>
          <w:sz w:val="24"/>
        </w:rPr>
        <w:t>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BB1872">
        <w:rPr>
          <w:rFonts w:ascii="Times New Roman" w:hAnsi="Times New Roman" w:cs="Times New Roman"/>
          <w:sz w:val="24"/>
        </w:rPr>
        <w:t xml:space="preserve">AM pa bo s svojimi praksami služila </w:t>
      </w:r>
      <w:r w:rsidR="0046552A">
        <w:rPr>
          <w:rFonts w:ascii="Times New Roman" w:hAnsi="Times New Roman" w:cs="Times New Roman"/>
          <w:sz w:val="24"/>
        </w:rPr>
        <w:t xml:space="preserve">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9330FC">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F17335">
      <w:pPr>
        <w:contextualSpacing/>
        <w:jc w:val="center"/>
        <w:rPr>
          <w:rFonts w:ascii="Times New Roman" w:hAnsi="Times New Roman" w:cs="Times New Roman"/>
          <w:sz w:val="24"/>
        </w:rPr>
      </w:pPr>
      <w:r>
        <w:rPr>
          <w:noProof/>
          <w:lang w:eastAsia="sl-SI"/>
        </w:rPr>
        <w:drawing>
          <wp:inline distT="0" distB="0" distL="0" distR="0" wp14:anchorId="2FCD8B86" wp14:editId="4CB261C4">
            <wp:extent cx="5030667" cy="1540328"/>
            <wp:effectExtent l="0" t="0" r="0" b="317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85" cy="15419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Ambler 2002, 10)</w:t>
      </w:r>
      <w:r w:rsidR="0095353E">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r w:rsidR="00A07DDC">
        <w:rPr>
          <w:rFonts w:ascii="Times New Roman" w:hAnsi="Times New Roman" w:cs="Times New Roman"/>
          <w:sz w:val="24"/>
          <w:szCs w:val="20"/>
        </w:rPr>
        <w:t xml:space="preserve">Aslan in Balci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Bates (2004) in Novak (2012). </w:t>
      </w:r>
      <w:r w:rsidR="004E22C8">
        <w:rPr>
          <w:rFonts w:ascii="Times New Roman" w:hAnsi="Times New Roman" w:cs="Times New Roman"/>
          <w:sz w:val="24"/>
          <w:szCs w:val="20"/>
        </w:rPr>
        <w:t xml:space="preserve">Widyani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Čeprav Unger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Fullerton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6"/>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7"/>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8"/>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s</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19"/>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 xml:space="preserve">definiranje osrednje funkcionalnosti igre, predstavitev grafičnega izgleda in zgodbe. Dokumente, ki jih razvoj koncepta proizvede so: višji koncept, predlog igre (''pitch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Naslednji dokument Bates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pitch)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Pr>
          <w:rStyle w:val="Sprotnaopomba-sklic"/>
          <w:rFonts w:ascii="Times New Roman" w:hAnsi="Times New Roman" w:cs="Times New Roman"/>
          <w:sz w:val="24"/>
          <w:szCs w:val="20"/>
        </w:rPr>
        <w:footnoteReference w:id="14"/>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Pr>
          <w:rStyle w:val="Sprotnaopomba-sklic"/>
          <w:rFonts w:ascii="Times New Roman" w:hAnsi="Times New Roman" w:cs="Times New Roman"/>
          <w:sz w:val="24"/>
          <w:szCs w:val="20"/>
        </w:rPr>
        <w:footnoteReference w:id="15"/>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Fullerton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w:t>
      </w:r>
      <w:r w:rsidR="00507653" w:rsidRPr="006E182F">
        <w:rPr>
          <w:rFonts w:ascii="Times New Roman" w:hAnsi="Times New Roman" w:cs="Times New Roman"/>
          <w:sz w:val="24"/>
          <w:szCs w:val="20"/>
        </w:rPr>
        <w:lastRenderedPageBreak/>
        <w:t xml:space="preserve">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Levy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Pr>
          <w:rStyle w:val="Sprotnaopomba-sklic"/>
          <w:rFonts w:ascii="Times New Roman" w:hAnsi="Times New Roman" w:cs="Times New Roman"/>
          <w:sz w:val="24"/>
          <w:szCs w:val="20"/>
        </w:rPr>
        <w:footnoteReference w:id="16"/>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Fullerton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Pr>
          <w:rStyle w:val="Sprotnaopomba-sklic"/>
          <w:rFonts w:ascii="Times New Roman" w:hAnsi="Times New Roman" w:cs="Times New Roman"/>
          <w:sz w:val="24"/>
          <w:szCs w:val="20"/>
        </w:rPr>
        <w:footnoteReference w:id="17"/>
      </w:r>
      <w:r w:rsidR="000F004E">
        <w:rPr>
          <w:rFonts w:ascii="Times New Roman" w:hAnsi="Times New Roman" w:cs="Times New Roman"/>
          <w:sz w:val="24"/>
          <w:szCs w:val="20"/>
        </w:rPr>
        <w:t>, NAB</w:t>
      </w:r>
      <w:r w:rsidR="00C85AC8">
        <w:rPr>
          <w:rStyle w:val="Sprotnaopomba-sklic"/>
          <w:rFonts w:ascii="Times New Roman" w:hAnsi="Times New Roman" w:cs="Times New Roman"/>
          <w:sz w:val="24"/>
          <w:szCs w:val="20"/>
        </w:rPr>
        <w:footnoteReference w:id="18"/>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Fullerton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865B64" w:rsidRPr="00865B64">
        <w:rPr>
          <w:rFonts w:ascii="Times New Roman" w:hAnsi="Times New Roman" w:cs="Times New Roman"/>
          <w:noProof/>
          <w:sz w:val="20"/>
          <w:szCs w:val="20"/>
          <w:lang w:eastAsia="sl-SI"/>
        </w:rPr>
        <w:drawing>
          <wp:inline distT="0" distB="0" distL="0" distR="0" wp14:anchorId="16A5F8B3" wp14:editId="1A6A8312">
            <wp:extent cx="5537038" cy="4778829"/>
            <wp:effectExtent l="0" t="0" r="6985" b="317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41064" cy="4782303"/>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1B2C0C">
      <w:pPr>
        <w:contextualSpacing/>
        <w:jc w:val="both"/>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p>
    <w:p w:rsidR="00ED53F6" w:rsidRDefault="002379C1" w:rsidP="000C57EC">
      <w:pPr>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w:t>
      </w:r>
      <w:r w:rsidR="0089402D">
        <w:rPr>
          <w:rFonts w:ascii="Times New Roman" w:hAnsi="Times New Roman" w:cs="Times New Roman"/>
          <w:sz w:val="24"/>
          <w:szCs w:val="20"/>
        </w:rPr>
        <w:t xml:space="preserve"> z aplikacijo AM v proces </w:t>
      </w:r>
      <w:r w:rsidR="00C7475C">
        <w:rPr>
          <w:rFonts w:ascii="Times New Roman" w:hAnsi="Times New Roman" w:cs="Times New Roman"/>
          <w:sz w:val="24"/>
          <w:szCs w:val="20"/>
        </w:rPr>
        <w:t>modelira</w:t>
      </w:r>
      <w:r w:rsidR="0089402D">
        <w:rPr>
          <w:rFonts w:ascii="Times New Roman" w:hAnsi="Times New Roman" w:cs="Times New Roman"/>
          <w:sz w:val="24"/>
          <w:szCs w:val="20"/>
        </w:rPr>
        <w:t xml:space="preserve"> več</w:t>
      </w:r>
      <w:r w:rsidR="00C7475C">
        <w:rPr>
          <w:rFonts w:ascii="Times New Roman" w:hAnsi="Times New Roman" w:cs="Times New Roman"/>
          <w:sz w:val="24"/>
          <w:szCs w:val="20"/>
        </w:rPr>
        <w:t xml:space="preserve"> kot prej. V vsakem koraku aplikacije AM je cilj pridobiti globlje razumevanje enega ali več perspektiv sistema</w:t>
      </w:r>
      <w:r w:rsidR="00526675">
        <w:rPr>
          <w:rFonts w:ascii="Times New Roman" w:hAnsi="Times New Roman" w:cs="Times New Roman"/>
          <w:sz w:val="24"/>
          <w:szCs w:val="20"/>
        </w:rPr>
        <w:t xml:space="preserve"> in s tem prakso, ki nam ustreza</w:t>
      </w:r>
      <w:r w:rsidR="00C7475C">
        <w:rPr>
          <w:rFonts w:ascii="Times New Roman" w:hAnsi="Times New Roman" w:cs="Times New Roman"/>
          <w:sz w:val="24"/>
          <w:szCs w:val="20"/>
        </w:rPr>
        <w:t xml:space="preserve">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Ambler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E835E9">
        <w:rPr>
          <w:rFonts w:ascii="Times New Roman" w:hAnsi="Times New Roman" w:cs="Times New Roman"/>
          <w:sz w:val="24"/>
          <w:szCs w:val="20"/>
        </w:rPr>
        <w:t xml:space="preserve"> </w:t>
      </w:r>
      <w:r w:rsidR="007A5B25">
        <w:rPr>
          <w:rFonts w:ascii="Times New Roman" w:hAnsi="Times New Roman" w:cs="Times New Roman"/>
          <w:sz w:val="24"/>
          <w:szCs w:val="20"/>
        </w:rPr>
        <w:t>AM nam ponuja različne prakse, ki so se razvile</w:t>
      </w:r>
      <w:r w:rsidR="00ED3906">
        <w:rPr>
          <w:rFonts w:ascii="Times New Roman" w:hAnsi="Times New Roman" w:cs="Times New Roman"/>
          <w:sz w:val="24"/>
          <w:szCs w:val="20"/>
        </w:rPr>
        <w:t xml:space="preserve"> na podlagi osnovnih kategorij</w:t>
      </w:r>
      <w:r w:rsidR="009D7252">
        <w:rPr>
          <w:rFonts w:ascii="Times New Roman" w:hAnsi="Times New Roman" w:cs="Times New Roman"/>
          <w:sz w:val="24"/>
          <w:szCs w:val="20"/>
        </w:rPr>
        <w:t xml:space="preserve"> (pog. 6.1)</w:t>
      </w:r>
      <w:r w:rsidR="003E79C0">
        <w:rPr>
          <w:rFonts w:ascii="Times New Roman" w:hAnsi="Times New Roman" w:cs="Times New Roman"/>
          <w:sz w:val="24"/>
          <w:szCs w:val="20"/>
        </w:rPr>
        <w:t xml:space="preserve"> </w:t>
      </w:r>
      <w:r w:rsidR="007A5B25">
        <w:rPr>
          <w:rFonts w:ascii="Times New Roman" w:hAnsi="Times New Roman" w:cs="Times New Roman"/>
          <w:sz w:val="24"/>
          <w:szCs w:val="20"/>
        </w:rPr>
        <w:t>znotraj posameznih</w:t>
      </w:r>
      <w:r w:rsidR="000B291F">
        <w:rPr>
          <w:rFonts w:ascii="Times New Roman" w:hAnsi="Times New Roman" w:cs="Times New Roman"/>
          <w:sz w:val="24"/>
          <w:szCs w:val="20"/>
        </w:rPr>
        <w:t xml:space="preserve"> agilnih</w:t>
      </w:r>
      <w:r w:rsidR="007A5B25">
        <w:rPr>
          <w:rFonts w:ascii="Times New Roman" w:hAnsi="Times New Roman" w:cs="Times New Roman"/>
          <w:sz w:val="24"/>
          <w:szCs w:val="20"/>
        </w:rPr>
        <w:t xml:space="preserve"> procesnih modelov</w:t>
      </w:r>
      <w:r w:rsidR="00C0325A">
        <w:rPr>
          <w:rFonts w:ascii="Times New Roman" w:hAnsi="Times New Roman" w:cs="Times New Roman"/>
          <w:sz w:val="24"/>
          <w:szCs w:val="20"/>
        </w:rPr>
        <w:t>.</w:t>
      </w:r>
      <w:r w:rsidR="009A4AEF">
        <w:rPr>
          <w:rFonts w:ascii="Times New Roman" w:hAnsi="Times New Roman" w:cs="Times New Roman"/>
          <w:sz w:val="24"/>
          <w:szCs w:val="20"/>
        </w:rPr>
        <w:t xml:space="preserve"> Nekaj vidnejših</w:t>
      </w:r>
      <w:r w:rsidR="00455D4C">
        <w:rPr>
          <w:rFonts w:ascii="Times New Roman" w:hAnsi="Times New Roman" w:cs="Times New Roman"/>
          <w:sz w:val="24"/>
          <w:szCs w:val="20"/>
        </w:rPr>
        <w:t xml:space="preserve"> praks posameznih procesnih modelov</w:t>
      </w:r>
      <w:r w:rsidR="009A4AEF">
        <w:rPr>
          <w:rFonts w:ascii="Times New Roman" w:hAnsi="Times New Roman" w:cs="Times New Roman"/>
          <w:sz w:val="24"/>
          <w:szCs w:val="20"/>
        </w:rPr>
        <w:t xml:space="preserve"> je predstavljenih v PRILOGA F.</w:t>
      </w:r>
      <w:r w:rsidR="00455D4C">
        <w:rPr>
          <w:rFonts w:ascii="Times New Roman" w:hAnsi="Times New Roman" w:cs="Times New Roman"/>
          <w:sz w:val="24"/>
          <w:szCs w:val="20"/>
        </w:rPr>
        <w:t xml:space="preserve"> </w:t>
      </w:r>
      <w:r w:rsidR="007C5363">
        <w:rPr>
          <w:rFonts w:ascii="Times New Roman" w:hAnsi="Times New Roman" w:cs="Times New Roman"/>
          <w:sz w:val="24"/>
          <w:szCs w:val="20"/>
        </w:rPr>
        <w:t>Te prakse nato uporabimo za podpo</w:t>
      </w:r>
      <w:r w:rsidR="001349A8">
        <w:rPr>
          <w:rFonts w:ascii="Times New Roman" w:hAnsi="Times New Roman" w:cs="Times New Roman"/>
          <w:sz w:val="24"/>
          <w:szCs w:val="20"/>
        </w:rPr>
        <w:t>ro</w:t>
      </w:r>
      <w:r w:rsidR="00CD4A44">
        <w:rPr>
          <w:rFonts w:ascii="Times New Roman" w:hAnsi="Times New Roman" w:cs="Times New Roman"/>
          <w:sz w:val="24"/>
          <w:szCs w:val="20"/>
        </w:rPr>
        <w:t xml:space="preserve"> našemu</w:t>
      </w:r>
      <w:r w:rsidR="001349A8">
        <w:rPr>
          <w:rFonts w:ascii="Times New Roman" w:hAnsi="Times New Roman" w:cs="Times New Roman"/>
          <w:sz w:val="24"/>
          <w:szCs w:val="20"/>
        </w:rPr>
        <w:t xml:space="preserve"> temeljnemu procesu v kombinaciji s popolnim agilnim procesom (sl. 6.6) </w:t>
      </w:r>
      <w:r w:rsidR="001349A8">
        <w:rPr>
          <w:rFonts w:ascii="Times New Roman" w:hAnsi="Times New Roman" w:cs="Times New Roman"/>
          <w:sz w:val="24"/>
          <w:szCs w:val="20"/>
        </w:rPr>
        <w:fldChar w:fldCharType="begin"/>
      </w:r>
      <w:r w:rsidR="001349A8">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1349A8">
        <w:rPr>
          <w:rFonts w:ascii="Times New Roman" w:hAnsi="Times New Roman" w:cs="Times New Roman"/>
          <w:sz w:val="24"/>
          <w:szCs w:val="20"/>
        </w:rPr>
        <w:fldChar w:fldCharType="separate"/>
      </w:r>
      <w:r w:rsidR="001349A8" w:rsidRPr="001349A8">
        <w:rPr>
          <w:rFonts w:ascii="Times New Roman" w:hAnsi="Times New Roman" w:cs="Times New Roman"/>
          <w:sz w:val="24"/>
        </w:rPr>
        <w:t>(Ambler 2002, 10)</w:t>
      </w:r>
      <w:r w:rsidR="001349A8">
        <w:rPr>
          <w:rFonts w:ascii="Times New Roman" w:hAnsi="Times New Roman" w:cs="Times New Roman"/>
          <w:sz w:val="24"/>
          <w:szCs w:val="20"/>
        </w:rPr>
        <w:fldChar w:fldCharType="end"/>
      </w:r>
      <w:r w:rsidR="001349A8">
        <w:rPr>
          <w:rFonts w:ascii="Times New Roman" w:hAnsi="Times New Roman" w:cs="Times New Roman"/>
          <w:sz w:val="24"/>
          <w:szCs w:val="20"/>
        </w:rPr>
        <w:t>.</w:t>
      </w:r>
    </w:p>
    <w:p w:rsidR="00B61CF6" w:rsidRDefault="005C354C" w:rsidP="000C57EC">
      <w:pPr>
        <w:contextualSpacing/>
        <w:jc w:val="both"/>
        <w:rPr>
          <w:rFonts w:ascii="Times New Roman" w:hAnsi="Times New Roman" w:cs="Times New Roman"/>
          <w:sz w:val="24"/>
          <w:szCs w:val="20"/>
        </w:rPr>
      </w:pPr>
      <w:bookmarkStart w:id="0" w:name="_GoBack"/>
      <w:bookmarkEnd w:id="0"/>
      <w:r>
        <w:rPr>
          <w:rFonts w:ascii="Times New Roman" w:hAnsi="Times New Roman" w:cs="Times New Roman"/>
          <w:sz w:val="24"/>
          <w:szCs w:val="20"/>
        </w:rPr>
        <w:t>V razvoju video iger obstajajo</w:t>
      </w:r>
      <w:r w:rsidR="007A5B25">
        <w:rPr>
          <w:rFonts w:ascii="Times New Roman" w:hAnsi="Times New Roman" w:cs="Times New Roman"/>
          <w:sz w:val="24"/>
          <w:szCs w:val="20"/>
        </w:rPr>
        <w:t xml:space="preserve"> tudi</w:t>
      </w:r>
      <w:r>
        <w:rPr>
          <w:rFonts w:ascii="Times New Roman" w:hAnsi="Times New Roman" w:cs="Times New Roman"/>
          <w:sz w:val="24"/>
          <w:szCs w:val="20"/>
        </w:rPr>
        <w:t xml:space="preserve"> neke osrednje usmeritve, ki omogočajo uspeh projektov</w:t>
      </w:r>
      <w:r w:rsidR="008D2F6B">
        <w:rPr>
          <w:rFonts w:ascii="Times New Roman" w:hAnsi="Times New Roman" w:cs="Times New Roman"/>
          <w:sz w:val="24"/>
          <w:szCs w:val="20"/>
        </w:rPr>
        <w:t>.</w:t>
      </w:r>
      <w:r w:rsidR="00ED53F6">
        <w:rPr>
          <w:rFonts w:ascii="Times New Roman" w:hAnsi="Times New Roman" w:cs="Times New Roman"/>
          <w:sz w:val="24"/>
          <w:szCs w:val="20"/>
        </w:rPr>
        <w:t xml:space="preserve"> </w:t>
      </w:r>
      <w:r w:rsidR="00610E4B">
        <w:rPr>
          <w:rFonts w:ascii="Times New Roman" w:hAnsi="Times New Roman" w:cs="Times New Roman"/>
          <w:sz w:val="24"/>
          <w:szCs w:val="20"/>
        </w:rPr>
        <w:t>P</w:t>
      </w:r>
      <w:r w:rsidR="00FF4A15">
        <w:rPr>
          <w:rFonts w:ascii="Times New Roman" w:hAnsi="Times New Roman" w:cs="Times New Roman"/>
          <w:sz w:val="24"/>
          <w:szCs w:val="20"/>
        </w:rPr>
        <w:t>otrebno</w:t>
      </w:r>
      <w:r w:rsidR="00610E4B">
        <w:rPr>
          <w:rFonts w:ascii="Times New Roman" w:hAnsi="Times New Roman" w:cs="Times New Roman"/>
          <w:sz w:val="24"/>
          <w:szCs w:val="20"/>
        </w:rPr>
        <w:t xml:space="preserve"> je</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Bates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Bates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517196" w:rsidP="000C57EC">
      <w:pPr>
        <w:contextualSpacing/>
        <w:jc w:val="both"/>
        <w:rPr>
          <w:rFonts w:ascii="Times New Roman" w:hAnsi="Times New Roman" w:cs="Times New Roman"/>
          <w:sz w:val="24"/>
          <w:szCs w:val="20"/>
        </w:rPr>
      </w:pPr>
      <w:r>
        <w:rPr>
          <w:rFonts w:ascii="Times New Roman" w:hAnsi="Times New Roman" w:cs="Times New Roman"/>
          <w:sz w:val="24"/>
          <w:szCs w:val="20"/>
        </w:rPr>
        <w:t>Pri načrtovanju razvoja</w:t>
      </w:r>
      <w:r w:rsidR="00171AF9">
        <w:rPr>
          <w:rFonts w:ascii="Times New Roman" w:hAnsi="Times New Roman" w:cs="Times New Roman"/>
          <w:sz w:val="24"/>
          <w:szCs w:val="20"/>
        </w:rPr>
        <w:t xml:space="preserve">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Bates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Scrum praks. Večina podjetij je</w:t>
      </w:r>
      <w:r w:rsidR="00AB049E">
        <w:rPr>
          <w:rFonts w:ascii="Times New Roman" w:hAnsi="Times New Roman" w:cs="Times New Roman"/>
          <w:sz w:val="24"/>
          <w:szCs w:val="20"/>
        </w:rPr>
        <w:t xml:space="preserve"> </w:t>
      </w:r>
      <w:r w:rsidR="00A14887">
        <w:rPr>
          <w:rFonts w:ascii="Times New Roman" w:hAnsi="Times New Roman" w:cs="Times New Roman"/>
          <w:sz w:val="24"/>
          <w:szCs w:val="20"/>
        </w:rPr>
        <w:t>posvojila Scrum metodologijo</w:t>
      </w:r>
      <w:r w:rsidR="001D7D5B">
        <w:rPr>
          <w:rFonts w:ascii="Times New Roman" w:hAnsi="Times New Roman" w:cs="Times New Roman"/>
          <w:sz w:val="24"/>
          <w:szCs w:val="20"/>
        </w:rPr>
        <w:t xml:space="preserve"> v različnih oblikah</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Lennart E. Nacke za Novak (2012) navaja:</w:t>
      </w:r>
    </w:p>
    <w:p w:rsidR="00CE557F" w:rsidRDefault="00CE557F" w:rsidP="000C57EC">
      <w:pPr>
        <w:contextualSpacing/>
        <w:jc w:val="both"/>
        <w:rPr>
          <w:rFonts w:ascii="Times New Roman" w:hAnsi="Times New Roman" w:cs="Times New Roman"/>
          <w:sz w:val="24"/>
          <w:szCs w:val="20"/>
        </w:rPr>
      </w:pPr>
    </w:p>
    <w:p w:rsidR="000C4F02" w:rsidRPr="00FB24AE" w:rsidRDefault="00CE557F" w:rsidP="009D4DF7">
      <w:pPr>
        <w:ind w:left="708"/>
        <w:contextualSpacing/>
        <w:jc w:val="both"/>
        <w:rPr>
          <w:rFonts w:ascii="Times New Roman" w:hAnsi="Times New Roman" w:cs="Times New Roman"/>
          <w:i/>
          <w:sz w:val="24"/>
          <w:szCs w:val="20"/>
        </w:rPr>
      </w:pP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sidR="00F4016F" w:rsidRPr="00FB24AE">
        <w:rPr>
          <w:rFonts w:ascii="Times New Roman" w:hAnsi="Times New Roman" w:cs="Times New Roman"/>
          <w:i/>
          <w:sz w:val="24"/>
          <w:szCs w:val="20"/>
        </w:rPr>
        <w:t xml:space="preserve"> Dr. Lennart E. Nacke.</w:t>
      </w:r>
      <w:r w:rsidR="006075B4" w:rsidRPr="00FB24AE">
        <w:rPr>
          <w:rFonts w:ascii="Times New Roman" w:hAnsi="Times New Roman" w:cs="Times New Roman"/>
          <w:i/>
          <w:sz w:val="24"/>
          <w:szCs w:val="20"/>
        </w:rPr>
        <w:t xml:space="preserve"> </w:t>
      </w:r>
    </w:p>
    <w:p w:rsidR="00E8429A" w:rsidRDefault="00E8429A" w:rsidP="000C57EC">
      <w:pPr>
        <w:contextualSpacing/>
        <w:jc w:val="both"/>
        <w:rPr>
          <w:rFonts w:ascii="Times New Roman" w:hAnsi="Times New Roman" w:cs="Times New Roman"/>
          <w:sz w:val="24"/>
          <w:szCs w:val="20"/>
        </w:rPr>
      </w:pPr>
    </w:p>
    <w:p w:rsidR="0026716E" w:rsidRDefault="00F2317B"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r w:rsidR="00DA1EC6">
        <w:rPr>
          <w:rFonts w:ascii="Times New Roman" w:hAnsi="Times New Roman" w:cs="Times New Roman"/>
          <w:sz w:val="24"/>
          <w:szCs w:val="20"/>
        </w:rPr>
        <w:t>Sc</w:t>
      </w:r>
      <w:r w:rsidR="00FB0866">
        <w:rPr>
          <w:rFonts w:ascii="Times New Roman" w:hAnsi="Times New Roman" w:cs="Times New Roman"/>
          <w:sz w:val="24"/>
          <w:szCs w:val="20"/>
        </w:rPr>
        <w:t>rum in Kanban metodologij</w:t>
      </w:r>
      <w:r w:rsidR="007B6991">
        <w:rPr>
          <w:rFonts w:ascii="Times New Roman" w:hAnsi="Times New Roman" w:cs="Times New Roman"/>
          <w:sz w:val="24"/>
          <w:szCs w:val="20"/>
        </w:rPr>
        <w:t>e</w:t>
      </w:r>
      <w:r w:rsidR="00FB0866">
        <w:rPr>
          <w:rFonts w:ascii="Times New Roman" w:hAnsi="Times New Roman" w:cs="Times New Roman"/>
          <w:sz w:val="24"/>
          <w:szCs w:val="20"/>
        </w:rPr>
        <w:t>, ki jo</w:t>
      </w:r>
      <w:r w:rsidR="00DA1EC6">
        <w:rPr>
          <w:rFonts w:ascii="Times New Roman" w:hAnsi="Times New Roman" w:cs="Times New Roman"/>
          <w:sz w:val="24"/>
          <w:szCs w:val="20"/>
        </w:rPr>
        <w:t xml:space="preserve"> predstavita </w:t>
      </w:r>
      <w:r w:rsidR="009D4DF7">
        <w:rPr>
          <w:rFonts w:ascii="Times New Roman" w:hAnsi="Times New Roman" w:cs="Times New Roman"/>
          <w:sz w:val="24"/>
          <w:szCs w:val="20"/>
        </w:rPr>
        <w:t>Yilmaz in O'Connor</w:t>
      </w:r>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Scrumban,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w:t>
      </w:r>
      <w:r w:rsidR="0094230C">
        <w:rPr>
          <w:rFonts w:ascii="Times New Roman" w:hAnsi="Times New Roman" w:cs="Times New Roman"/>
          <w:sz w:val="24"/>
          <w:szCs w:val="20"/>
        </w:rPr>
        <w:t>njihovih spret</w:t>
      </w:r>
      <w:r w:rsidR="00631352">
        <w:rPr>
          <w:rFonts w:ascii="Times New Roman" w:hAnsi="Times New Roman" w:cs="Times New Roman"/>
          <w:sz w:val="24"/>
          <w:szCs w:val="20"/>
        </w:rPr>
        <w:t>nosti</w:t>
      </w:r>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Yilmaz in O’</w:t>
      </w:r>
      <w:r w:rsidR="00393253">
        <w:rPr>
          <w:rFonts w:ascii="Times New Roman" w:hAnsi="Times New Roman" w:cs="Times New Roman"/>
          <w:sz w:val="24"/>
          <w:szCs w:val="24"/>
        </w:rPr>
        <w:t xml:space="preserve">Connor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r w:rsidR="002D3DAC">
        <w:rPr>
          <w:rFonts w:ascii="Times New Roman" w:hAnsi="Times New Roman" w:cs="Times New Roman"/>
          <w:sz w:val="24"/>
          <w:szCs w:val="20"/>
        </w:rPr>
        <w:t>Kanban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Srum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126A47" w:rsidRDefault="00537F51"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 xml:space="preserve">digitalnih </w:t>
      </w:r>
      <w:r w:rsidR="00373A66">
        <w:rPr>
          <w:rFonts w:ascii="Times New Roman" w:hAnsi="Times New Roman" w:cs="Times New Roman"/>
          <w:sz w:val="24"/>
          <w:szCs w:val="20"/>
        </w:rPr>
        <w:t>programskih paketov</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Orodja kot so: Scrumwise, Kanbanery, Yodiz, ZenHub, Leankit, Jira, Trello, so idealna za spremljanje nalog, saj omogočajo kreiranje Kanban tabel. Poleg tega omogočajo tudi komunikacijo med ekipami in integracijo z GitHub</w:t>
      </w:r>
      <w:r w:rsidR="00F92280">
        <w:rPr>
          <w:rStyle w:val="Sprotnaopomba-sklic"/>
          <w:rFonts w:ascii="Times New Roman" w:hAnsi="Times New Roman" w:cs="Times New Roman"/>
          <w:sz w:val="24"/>
          <w:szCs w:val="20"/>
        </w:rPr>
        <w:footnoteReference w:id="19"/>
      </w:r>
      <w:r w:rsidR="00F92280">
        <w:rPr>
          <w:rFonts w:ascii="Times New Roman" w:hAnsi="Times New Roman" w:cs="Times New Roman"/>
          <w:sz w:val="24"/>
          <w:szCs w:val="20"/>
        </w:rPr>
        <w:t>. Poleg teh poznamo še Fat Panda, Pivotal Tracker, Active Collab, HacknPlan, Asana in Slack. Orodja lahko omogočajo tudi definiranje t.i. Gantt</w:t>
      </w:r>
      <w:r w:rsidR="00F92280">
        <w:rPr>
          <w:rStyle w:val="Sprotnaopomba-sklic"/>
          <w:rFonts w:ascii="Times New Roman" w:hAnsi="Times New Roman" w:cs="Times New Roman"/>
          <w:sz w:val="24"/>
          <w:szCs w:val="20"/>
        </w:rPr>
        <w:footnoteReference w:id="20"/>
      </w:r>
      <w:r w:rsidR="00F92280">
        <w:rPr>
          <w:rFonts w:ascii="Times New Roman" w:hAnsi="Times New Roman" w:cs="Times New Roman"/>
          <w:sz w:val="24"/>
          <w:szCs w:val="20"/>
        </w:rPr>
        <w:t xml:space="preserve"> ali PERT</w:t>
      </w:r>
      <w:r w:rsidR="00F92280">
        <w:rPr>
          <w:rStyle w:val="Sprotnaopomba-sklic"/>
          <w:rFonts w:ascii="Times New Roman" w:hAnsi="Times New Roman" w:cs="Times New Roman"/>
          <w:sz w:val="24"/>
          <w:szCs w:val="20"/>
        </w:rPr>
        <w:footnoteReference w:id="21"/>
      </w:r>
      <w:r w:rsidR="00F92280">
        <w:rPr>
          <w:rFonts w:ascii="Times New Roman" w:hAnsi="Times New Roman" w:cs="Times New Roman"/>
          <w:sz w:val="24"/>
          <w:szCs w:val="20"/>
        </w:rPr>
        <w:t xml:space="preserve"> grafov, ki zadostijo definiranjem časovnih načrtov.</w:t>
      </w:r>
      <w:r w:rsidR="00941A10">
        <w:rPr>
          <w:rFonts w:ascii="Times New Roman" w:hAnsi="Times New Roman" w:cs="Times New Roman"/>
          <w:sz w:val="24"/>
          <w:szCs w:val="20"/>
        </w:rPr>
        <w:t xml:space="preserve"> Novi </w:t>
      </w:r>
      <w:r w:rsidR="00941A10">
        <w:rPr>
          <w:rFonts w:ascii="Times New Roman" w:hAnsi="Times New Roman" w:cs="Times New Roman"/>
          <w:sz w:val="24"/>
          <w:szCs w:val="20"/>
        </w:rPr>
        <w:lastRenderedPageBreak/>
        <w:t>paketi</w:t>
      </w:r>
      <w:r w:rsidR="00056D70">
        <w:rPr>
          <w:rFonts w:ascii="Times New Roman" w:hAnsi="Times New Roman" w:cs="Times New Roman"/>
          <w:sz w:val="24"/>
          <w:szCs w:val="20"/>
        </w:rPr>
        <w:t xml:space="preserve"> takšnih</w:t>
      </w:r>
      <w:r w:rsidR="00941A10">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sidR="00941A10">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w:t>
      </w:r>
      <w:r w:rsidR="00A904A9">
        <w:rPr>
          <w:rFonts w:ascii="Times New Roman" w:hAnsi="Times New Roman" w:cs="Times New Roman"/>
          <w:sz w:val="24"/>
          <w:szCs w:val="20"/>
        </w:rPr>
        <w:t xml:space="preserve"> katerim lahko izberejo ustrezen programski paket</w:t>
      </w:r>
      <w:r w:rsidR="00CB2D94">
        <w:rPr>
          <w:rFonts w:ascii="Times New Roman" w:hAnsi="Times New Roman" w:cs="Times New Roman"/>
          <w:sz w:val="24"/>
          <w:szCs w:val="20"/>
        </w:rPr>
        <w:t>.</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 xml:space="preserve">Za lažjo odločitev lahko uporabimo analitični hierarhični proces, ki omogoča izbiro </w:t>
      </w:r>
      <w:r w:rsidR="006A1442">
        <w:rPr>
          <w:rFonts w:ascii="Times New Roman" w:hAnsi="Times New Roman" w:cs="Times New Roman"/>
          <w:sz w:val="24"/>
          <w:szCs w:val="20"/>
        </w:rPr>
        <w:t>paketa</w:t>
      </w:r>
      <w:r w:rsidR="00D879FE">
        <w:rPr>
          <w:rFonts w:ascii="Times New Roman" w:hAnsi="Times New Roman" w:cs="Times New Roman"/>
          <w:sz w:val="24"/>
          <w:szCs w:val="20"/>
        </w:rPr>
        <w:t xml:space="preserve"> na podlagi</w:t>
      </w:r>
      <w:r w:rsidR="00E571CE">
        <w:rPr>
          <w:rFonts w:ascii="Times New Roman" w:hAnsi="Times New Roman" w:cs="Times New Roman"/>
          <w:sz w:val="24"/>
          <w:szCs w:val="20"/>
        </w:rPr>
        <w:t xml:space="preserve"> teorije izbire po</w:t>
      </w:r>
      <w:r w:rsidR="00D879FE">
        <w:rPr>
          <w:rFonts w:ascii="Times New Roman" w:hAnsi="Times New Roman" w:cs="Times New Roman"/>
          <w:sz w:val="24"/>
          <w:szCs w:val="20"/>
        </w:rPr>
        <w:t xml:space="preserve"> Saaty</w:t>
      </w:r>
      <w:r w:rsidR="00E571CE">
        <w:rPr>
          <w:rFonts w:ascii="Times New Roman" w:hAnsi="Times New Roman" w:cs="Times New Roman"/>
          <w:sz w:val="24"/>
          <w:szCs w:val="20"/>
        </w:rPr>
        <w:t>u.</w:t>
      </w:r>
      <w:r w:rsidR="0032262A">
        <w:rPr>
          <w:rFonts w:ascii="Times New Roman" w:hAnsi="Times New Roman" w:cs="Times New Roman"/>
          <w:sz w:val="24"/>
          <w:szCs w:val="20"/>
        </w:rPr>
        <w:t xml:space="preserve"> Primarna naloga 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odločevalec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Ahmad in Laplant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Ahmad in Laplant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9C115C" w:rsidRDefault="001404C7" w:rsidP="000C57EC">
      <w:pPr>
        <w:contextualSpacing/>
        <w:jc w:val="both"/>
        <w:rPr>
          <w:rFonts w:ascii="Times New Roman" w:hAnsi="Times New Roman" w:cs="Times New Roman"/>
          <w:sz w:val="24"/>
          <w:szCs w:val="20"/>
        </w:rPr>
      </w:pPr>
      <w:r>
        <w:rPr>
          <w:rFonts w:ascii="Times New Roman" w:hAnsi="Times New Roman" w:cs="Times New Roman"/>
          <w:sz w:val="24"/>
          <w:szCs w:val="20"/>
        </w:rPr>
        <w:t>V času razvoja je nevarnost, da projekt zaradi količin</w:t>
      </w:r>
      <w:r w:rsidR="00E04B43">
        <w:rPr>
          <w:rFonts w:ascii="Times New Roman" w:hAnsi="Times New Roman" w:cs="Times New Roman"/>
          <w:sz w:val="24"/>
          <w:szCs w:val="20"/>
        </w:rPr>
        <w:t xml:space="preserve">e defektov postane neobvladljiv. </w:t>
      </w:r>
      <w:r w:rsidR="00720309">
        <w:rPr>
          <w:rFonts w:ascii="Times New Roman" w:hAnsi="Times New Roman" w:cs="Times New Roman"/>
          <w:sz w:val="24"/>
          <w:szCs w:val="20"/>
        </w:rPr>
        <w:t>Zavoljo tega obstajajo rešitve katere omogočajo spremljanje različic programa in takojšnjo ponastavitev na stanje razl</w:t>
      </w:r>
      <w:r w:rsidR="00E979CC">
        <w:rPr>
          <w:rFonts w:ascii="Times New Roman" w:hAnsi="Times New Roman" w:cs="Times New Roman"/>
          <w:sz w:val="24"/>
          <w:szCs w:val="20"/>
        </w:rPr>
        <w:t>ičice, ki ustreza specifikacij.</w:t>
      </w:r>
      <w:r w:rsidR="009445C6">
        <w:rPr>
          <w:rFonts w:ascii="Times New Roman" w:hAnsi="Times New Roman" w:cs="Times New Roman"/>
          <w:sz w:val="24"/>
          <w:szCs w:val="20"/>
        </w:rPr>
        <w:t xml:space="preserve"> Programska oprema kot so igre izstopajo predvsem zaradi količine </w:t>
      </w:r>
      <w:r w:rsidR="00656863">
        <w:rPr>
          <w:rFonts w:ascii="Times New Roman" w:hAnsi="Times New Roman" w:cs="Times New Roman"/>
          <w:sz w:val="24"/>
          <w:szCs w:val="20"/>
        </w:rPr>
        <w:t>delov iz katerih so sestavljene. Celo enostavna igra lahko vsebuje tisoče izvornih datotek kod</w:t>
      </w:r>
      <w:r w:rsidR="0048527B">
        <w:rPr>
          <w:rFonts w:ascii="Times New Roman" w:hAnsi="Times New Roman" w:cs="Times New Roman"/>
          <w:sz w:val="24"/>
          <w:szCs w:val="20"/>
        </w:rPr>
        <w:t xml:space="preserve">e, zvoka, </w:t>
      </w:r>
      <w:r w:rsidR="0008697B">
        <w:rPr>
          <w:rFonts w:ascii="Times New Roman" w:hAnsi="Times New Roman" w:cs="Times New Roman"/>
          <w:sz w:val="24"/>
          <w:szCs w:val="20"/>
        </w:rPr>
        <w:t>slik</w:t>
      </w:r>
      <w:r w:rsidR="0048527B">
        <w:rPr>
          <w:rFonts w:ascii="Times New Roman" w:hAnsi="Times New Roman" w:cs="Times New Roman"/>
          <w:sz w:val="24"/>
          <w:szCs w:val="20"/>
        </w:rPr>
        <w:t xml:space="preserve"> ali platform.</w:t>
      </w:r>
      <w:r w:rsidR="0008697B">
        <w:rPr>
          <w:rFonts w:ascii="Times New Roman" w:hAnsi="Times New Roman" w:cs="Times New Roman"/>
          <w:sz w:val="24"/>
          <w:szCs w:val="20"/>
        </w:rPr>
        <w:t xml:space="preserve"> </w:t>
      </w:r>
      <w:r w:rsidR="00636695">
        <w:rPr>
          <w:rFonts w:ascii="Times New Roman" w:hAnsi="Times New Roman" w:cs="Times New Roman"/>
          <w:sz w:val="24"/>
          <w:szCs w:val="20"/>
        </w:rPr>
        <w:t>Zato se priporoča</w:t>
      </w:r>
      <w:r w:rsidR="00992A8E">
        <w:rPr>
          <w:rFonts w:ascii="Times New Roman" w:hAnsi="Times New Roman" w:cs="Times New Roman"/>
          <w:sz w:val="24"/>
          <w:szCs w:val="20"/>
        </w:rPr>
        <w:t xml:space="preserve"> izbira rešitve</w:t>
      </w:r>
      <w:r w:rsidR="00636695">
        <w:rPr>
          <w:rFonts w:ascii="Times New Roman" w:hAnsi="Times New Roman" w:cs="Times New Roman"/>
          <w:sz w:val="24"/>
          <w:szCs w:val="20"/>
        </w:rPr>
        <w:t>, ki omogoča</w:t>
      </w:r>
      <w:r w:rsidR="007D73C9">
        <w:rPr>
          <w:rFonts w:ascii="Times New Roman" w:hAnsi="Times New Roman" w:cs="Times New Roman"/>
          <w:sz w:val="24"/>
          <w:szCs w:val="20"/>
        </w:rPr>
        <w:t xml:space="preserve"> nadzor</w:t>
      </w:r>
      <w:r w:rsidR="0008697B">
        <w:rPr>
          <w:rFonts w:ascii="Times New Roman" w:hAnsi="Times New Roman" w:cs="Times New Roman"/>
          <w:sz w:val="24"/>
          <w:szCs w:val="20"/>
        </w:rPr>
        <w:t xml:space="preserve"> izvorne kode</w:t>
      </w:r>
      <w:r w:rsidR="00050507">
        <w:rPr>
          <w:rFonts w:ascii="Times New Roman" w:hAnsi="Times New Roman" w:cs="Times New Roman"/>
          <w:sz w:val="24"/>
          <w:szCs w:val="20"/>
        </w:rPr>
        <w:t xml:space="preserve"> </w:t>
      </w:r>
      <w:r w:rsidR="00050507">
        <w:rPr>
          <w:rFonts w:ascii="Times New Roman" w:hAnsi="Times New Roman" w:cs="Times New Roman"/>
          <w:sz w:val="24"/>
          <w:szCs w:val="20"/>
        </w:rPr>
        <w:fldChar w:fldCharType="begin"/>
      </w:r>
      <w:r w:rsidR="00050507">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050507">
        <w:rPr>
          <w:rFonts w:ascii="Times New Roman" w:hAnsi="Times New Roman" w:cs="Times New Roman"/>
          <w:sz w:val="24"/>
          <w:szCs w:val="20"/>
        </w:rPr>
        <w:fldChar w:fldCharType="separate"/>
      </w:r>
      <w:r w:rsidR="00050507" w:rsidRPr="00050507">
        <w:rPr>
          <w:rFonts w:ascii="Times New Roman" w:hAnsi="Times New Roman" w:cs="Times New Roman"/>
          <w:sz w:val="24"/>
        </w:rPr>
        <w:t>(McShaffry in Graham 2012, 111)</w:t>
      </w:r>
      <w:r w:rsidR="00050507">
        <w:rPr>
          <w:rFonts w:ascii="Times New Roman" w:hAnsi="Times New Roman" w:cs="Times New Roman"/>
          <w:sz w:val="24"/>
          <w:szCs w:val="20"/>
        </w:rPr>
        <w:fldChar w:fldCharType="end"/>
      </w:r>
      <w:r w:rsidR="000411BE">
        <w:rPr>
          <w:rFonts w:ascii="Times New Roman" w:hAnsi="Times New Roman" w:cs="Times New Roman"/>
          <w:sz w:val="24"/>
          <w:szCs w:val="20"/>
        </w:rPr>
        <w:t>.</w:t>
      </w:r>
      <w:r w:rsidR="00395E18">
        <w:rPr>
          <w:rFonts w:ascii="Times New Roman" w:hAnsi="Times New Roman" w:cs="Times New Roman"/>
          <w:sz w:val="24"/>
          <w:szCs w:val="20"/>
        </w:rPr>
        <w:t xml:space="preserve"> Znane komercialne rešitve predstavljajo SourceSafe, </w:t>
      </w:r>
      <w:r w:rsidR="00050507">
        <w:rPr>
          <w:rFonts w:ascii="Times New Roman" w:hAnsi="Times New Roman" w:cs="Times New Roman"/>
          <w:sz w:val="24"/>
          <w:szCs w:val="20"/>
        </w:rPr>
        <w:t>Perforce in AlienBrain, odprtokodne pa Subversion</w:t>
      </w:r>
      <w:r w:rsidR="0003138C">
        <w:rPr>
          <w:rFonts w:ascii="Times New Roman" w:hAnsi="Times New Roman" w:cs="Times New Roman"/>
          <w:sz w:val="24"/>
          <w:szCs w:val="20"/>
        </w:rPr>
        <w:t>, Git</w:t>
      </w:r>
      <w:r w:rsidR="00EF4594">
        <w:rPr>
          <w:rFonts w:ascii="Times New Roman" w:hAnsi="Times New Roman" w:cs="Times New Roman"/>
          <w:sz w:val="24"/>
          <w:szCs w:val="20"/>
        </w:rPr>
        <w:t xml:space="preserve"> in TortoiseSVN </w:t>
      </w:r>
      <w:r w:rsidR="00EF4594">
        <w:rPr>
          <w:rFonts w:ascii="Times New Roman" w:hAnsi="Times New Roman" w:cs="Times New Roman"/>
          <w:sz w:val="24"/>
          <w:szCs w:val="20"/>
        </w:rPr>
        <w:fldChar w:fldCharType="begin"/>
      </w:r>
      <w:r w:rsidR="00EF4594">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EF4594">
        <w:rPr>
          <w:rFonts w:ascii="Times New Roman" w:hAnsi="Times New Roman" w:cs="Times New Roman"/>
          <w:sz w:val="24"/>
          <w:szCs w:val="20"/>
        </w:rPr>
        <w:fldChar w:fldCharType="separate"/>
      </w:r>
      <w:r w:rsidR="00EF4594" w:rsidRPr="00EF4594">
        <w:rPr>
          <w:rFonts w:ascii="Times New Roman" w:hAnsi="Times New Roman" w:cs="Times New Roman"/>
          <w:sz w:val="24"/>
          <w:szCs w:val="24"/>
        </w:rPr>
        <w:t>(McShaffry in Graham 2012, 15–114)</w:t>
      </w:r>
      <w:r w:rsidR="00EF4594">
        <w:rPr>
          <w:rFonts w:ascii="Times New Roman" w:hAnsi="Times New Roman" w:cs="Times New Roman"/>
          <w:sz w:val="24"/>
          <w:szCs w:val="20"/>
        </w:rPr>
        <w:fldChar w:fldCharType="end"/>
      </w:r>
      <w:r w:rsidR="00EF4594">
        <w:rPr>
          <w:rFonts w:ascii="Times New Roman" w:hAnsi="Times New Roman" w:cs="Times New Roman"/>
          <w:sz w:val="24"/>
          <w:szCs w:val="20"/>
        </w:rPr>
        <w:t>.</w:t>
      </w:r>
    </w:p>
    <w:p w:rsidR="00187FD1" w:rsidRDefault="00187FD1" w:rsidP="000C57EC">
      <w:pPr>
        <w:contextualSpacing/>
        <w:jc w:val="both"/>
        <w:rPr>
          <w:rFonts w:ascii="Times New Roman" w:hAnsi="Times New Roman" w:cs="Times New Roman"/>
          <w:sz w:val="24"/>
          <w:szCs w:val="20"/>
        </w:rPr>
      </w:pPr>
    </w:p>
    <w:p w:rsidR="004B60D6" w:rsidRPr="00825CDE" w:rsidRDefault="004B60D6" w:rsidP="000C57EC">
      <w:pPr>
        <w:contextualSpacing/>
        <w:jc w:val="both"/>
        <w:rPr>
          <w:rFonts w:ascii="Times New Roman" w:hAnsi="Times New Roman" w:cs="Times New Roman"/>
          <w:sz w:val="24"/>
          <w:szCs w:val="20"/>
        </w:rPr>
      </w:pPr>
    </w:p>
    <w:sectPr w:rsidR="004B60D6" w:rsidRPr="00825CD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5F0C" w:rsidRDefault="006C5F0C" w:rsidP="009A65A9">
      <w:pPr>
        <w:spacing w:after="0" w:line="240" w:lineRule="auto"/>
      </w:pPr>
      <w:r>
        <w:separator/>
      </w:r>
    </w:p>
  </w:endnote>
  <w:endnote w:type="continuationSeparator" w:id="0">
    <w:p w:rsidR="006C5F0C" w:rsidRDefault="006C5F0C"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5F0C" w:rsidRDefault="006C5F0C" w:rsidP="009A65A9">
      <w:pPr>
        <w:spacing w:after="0" w:line="240" w:lineRule="auto"/>
      </w:pPr>
      <w:r>
        <w:separator/>
      </w:r>
    </w:p>
  </w:footnote>
  <w:footnote w:type="continuationSeparator" w:id="0">
    <w:p w:rsidR="006C5F0C" w:rsidRDefault="006C5F0C" w:rsidP="009A65A9">
      <w:pPr>
        <w:spacing w:after="0" w:line="240" w:lineRule="auto"/>
      </w:pPr>
      <w:r>
        <w:continuationSeparator/>
      </w:r>
    </w:p>
  </w:footnote>
  <w:footnote w:id="1">
    <w:p w:rsidR="00395E18" w:rsidRDefault="00395E18" w:rsidP="00D504D2">
      <w:pPr>
        <w:pStyle w:val="Sprotnaopomba-besedilo"/>
      </w:pPr>
      <w:r>
        <w:rPr>
          <w:rStyle w:val="Sprotnaopomba-sklic"/>
        </w:rPr>
        <w:footnoteRef/>
      </w:r>
      <w:r>
        <w:t xml:space="preserve"> Institute of Electrical and Electronic Engineers – IEEE.</w:t>
      </w:r>
    </w:p>
  </w:footnote>
  <w:footnote w:id="2">
    <w:p w:rsidR="00395E18" w:rsidRDefault="00395E18">
      <w:pPr>
        <w:pStyle w:val="Sprotnaopomba-besedilo"/>
      </w:pPr>
      <w:r>
        <w:rPr>
          <w:rStyle w:val="Sprotnaopomba-sklic"/>
        </w:rPr>
        <w:footnoteRef/>
      </w:r>
      <w:r>
        <w:t xml:space="preserve"> (angl.) User Experiece-UX.</w:t>
      </w:r>
    </w:p>
  </w:footnote>
  <w:footnote w:id="3">
    <w:p w:rsidR="00395E18" w:rsidRDefault="00395E18">
      <w:pPr>
        <w:pStyle w:val="Sprotnaopomba-besedilo"/>
      </w:pPr>
      <w:r>
        <w:rPr>
          <w:rStyle w:val="Sprotnaopomba-sklic"/>
        </w:rPr>
        <w:footnoteRef/>
      </w:r>
      <w:r>
        <w:t xml:space="preserve"> (angl.) Playtesting.</w:t>
      </w:r>
    </w:p>
  </w:footnote>
  <w:footnote w:id="4">
    <w:p w:rsidR="00395E18" w:rsidRDefault="00395E18">
      <w:pPr>
        <w:pStyle w:val="Sprotnaopomba-besedilo"/>
      </w:pPr>
      <w:r>
        <w:rPr>
          <w:rStyle w:val="Sprotnaopomba-sklic"/>
        </w:rPr>
        <w:footnoteRef/>
      </w:r>
      <w:r>
        <w:t xml:space="preserve"> 35% manjkajočih vrednosti (Nesodelovanje).</w:t>
      </w:r>
    </w:p>
  </w:footnote>
  <w:footnote w:id="5">
    <w:p w:rsidR="00395E18" w:rsidRDefault="00395E18">
      <w:pPr>
        <w:pStyle w:val="Sprotnaopomba-besedilo"/>
      </w:pPr>
      <w:r>
        <w:rPr>
          <w:rStyle w:val="Sprotnaopomba-sklic"/>
        </w:rPr>
        <w:footnoteRef/>
      </w:r>
      <w:r>
        <w:t xml:space="preserve"> Agile Manifesto. Manifesto for Agile Software Development.</w:t>
      </w:r>
    </w:p>
  </w:footnote>
  <w:footnote w:id="6">
    <w:p w:rsidR="00395E18" w:rsidRDefault="00395E18">
      <w:pPr>
        <w:pStyle w:val="Sprotnaopomba-besedilo"/>
      </w:pPr>
      <w:r>
        <w:rPr>
          <w:rStyle w:val="Sprotnaopomba-sklic"/>
        </w:rPr>
        <w:footnoteRef/>
      </w:r>
      <w:r>
        <w:t xml:space="preserve"> SoftwareEngineering – Metamodel for Development Methodologies.</w:t>
      </w:r>
    </w:p>
  </w:footnote>
  <w:footnote w:id="7">
    <w:p w:rsidR="00395E18" w:rsidRDefault="00395E18">
      <w:pPr>
        <w:pStyle w:val="Sprotnaopomba-besedilo"/>
      </w:pPr>
      <w:r>
        <w:rPr>
          <w:rStyle w:val="Sprotnaopomba-sklic"/>
        </w:rPr>
        <w:footnoteRef/>
      </w:r>
      <w:r>
        <w:t xml:space="preserve"> Software &amp; Systems Process Engineering Meta-Model – SPEM.</w:t>
      </w:r>
    </w:p>
  </w:footnote>
  <w:footnote w:id="8">
    <w:p w:rsidR="00395E18" w:rsidRDefault="00395E18">
      <w:pPr>
        <w:pStyle w:val="Sprotnaopomba-besedilo"/>
      </w:pPr>
      <w:r>
        <w:rPr>
          <w:rStyle w:val="Sprotnaopomba-sklic"/>
        </w:rPr>
        <w:footnoteRef/>
      </w:r>
      <w:r>
        <w:t xml:space="preserve"> Object Management Group – OMG.</w:t>
      </w:r>
    </w:p>
  </w:footnote>
  <w:footnote w:id="9">
    <w:p w:rsidR="00395E18" w:rsidRDefault="00395E18">
      <w:pPr>
        <w:pStyle w:val="Sprotnaopomba-besedilo"/>
      </w:pPr>
      <w:r>
        <w:rPr>
          <w:rStyle w:val="Sprotnaopomba-sklic"/>
        </w:rPr>
        <w:footnoteRef/>
      </w:r>
      <w:r>
        <w:t xml:space="preserve"> Meta Object Facility – MOF.</w:t>
      </w:r>
    </w:p>
  </w:footnote>
  <w:footnote w:id="10">
    <w:p w:rsidR="00395E18" w:rsidRDefault="00395E18" w:rsidP="007669E9">
      <w:pPr>
        <w:pStyle w:val="Sprotnaopomba-besedilo"/>
      </w:pPr>
      <w:r>
        <w:rPr>
          <w:rStyle w:val="Sprotnaopomba-sklic"/>
        </w:rPr>
        <w:footnoteRef/>
      </w:r>
      <w:r>
        <w:t xml:space="preserve"> (angl.) Domain Specific Process Meta Model – DSPMM.</w:t>
      </w:r>
    </w:p>
  </w:footnote>
  <w:footnote w:id="11">
    <w:p w:rsidR="00395E18" w:rsidRDefault="00395E18" w:rsidP="007669E9">
      <w:pPr>
        <w:pStyle w:val="Sprotnaopomba-besedilo"/>
      </w:pPr>
      <w:r>
        <w:rPr>
          <w:rStyle w:val="Sprotnaopomba-sklic"/>
        </w:rPr>
        <w:footnoteRef/>
      </w:r>
      <w:r>
        <w:t xml:space="preserve"> (angl.) Abstract Process Meta Model – AMM.</w:t>
      </w:r>
    </w:p>
  </w:footnote>
  <w:footnote w:id="12">
    <w:p w:rsidR="00395E18" w:rsidRDefault="00395E18">
      <w:pPr>
        <w:pStyle w:val="Sprotnaopomba-besedilo"/>
      </w:pPr>
      <w:r>
        <w:rPr>
          <w:rStyle w:val="Sprotnaopomba-sklic"/>
        </w:rPr>
        <w:footnoteRef/>
      </w:r>
      <w:r>
        <w:t xml:space="preserve"> Inženiring meta-metod.</w:t>
      </w:r>
    </w:p>
  </w:footnote>
  <w:footnote w:id="13">
    <w:p w:rsidR="00395E18" w:rsidRDefault="00395E18">
      <w:pPr>
        <w:pStyle w:val="Sprotnaopomba-besedilo"/>
      </w:pPr>
      <w:r>
        <w:rPr>
          <w:rStyle w:val="Sprotnaopomba-sklic"/>
        </w:rPr>
        <w:footnoteRef/>
      </w:r>
      <w:r>
        <w:t xml:space="preserve"> Meta-Method for Software Engineering Methods.</w:t>
      </w:r>
    </w:p>
  </w:footnote>
  <w:footnote w:id="14">
    <w:p w:rsidR="00395E18" w:rsidRDefault="00395E18">
      <w:pPr>
        <w:pStyle w:val="Sprotnaopomba-besedilo"/>
      </w:pPr>
      <w:r>
        <w:rPr>
          <w:rStyle w:val="Sprotnaopomba-sklic"/>
        </w:rPr>
        <w:footnoteRef/>
      </w:r>
      <w:r>
        <w:t xml:space="preserve"> (angl.) Proof of concept.</w:t>
      </w:r>
    </w:p>
  </w:footnote>
  <w:footnote w:id="15">
    <w:p w:rsidR="00395E18" w:rsidRDefault="00395E18">
      <w:pPr>
        <w:pStyle w:val="Sprotnaopomba-besedilo"/>
      </w:pPr>
      <w:r>
        <w:rPr>
          <w:rStyle w:val="Sprotnaopomba-sklic"/>
        </w:rPr>
        <w:footnoteRef/>
      </w:r>
      <w:r>
        <w:t xml:space="preserve"> International Game Development Association.</w:t>
      </w:r>
    </w:p>
  </w:footnote>
  <w:footnote w:id="16">
    <w:p w:rsidR="00395E18" w:rsidRDefault="00395E18">
      <w:pPr>
        <w:pStyle w:val="Sprotnaopomba-besedilo"/>
      </w:pPr>
      <w:r>
        <w:rPr>
          <w:rStyle w:val="Sprotnaopomba-sklic"/>
        </w:rPr>
        <w:footnoteRef/>
      </w:r>
      <w:r>
        <w:t xml:space="preserve"> QA- Quality assurance.</w:t>
      </w:r>
    </w:p>
  </w:footnote>
  <w:footnote w:id="17">
    <w:p w:rsidR="00395E18" w:rsidRDefault="00395E18">
      <w:pPr>
        <w:pStyle w:val="Sprotnaopomba-besedilo"/>
      </w:pPr>
      <w:r>
        <w:rPr>
          <w:rStyle w:val="Sprotnaopomba-sklic"/>
        </w:rPr>
        <w:footnoteRef/>
      </w:r>
      <w:r>
        <w:t xml:space="preserve"> Will Not Fix, pomeni, da defekt ni dovolj pomemben.</w:t>
      </w:r>
    </w:p>
  </w:footnote>
  <w:footnote w:id="18">
    <w:p w:rsidR="00395E18" w:rsidRDefault="00395E18">
      <w:pPr>
        <w:pStyle w:val="Sprotnaopomba-besedilo"/>
      </w:pPr>
      <w:r>
        <w:rPr>
          <w:rStyle w:val="Sprotnaopomba-sklic"/>
        </w:rPr>
        <w:footnoteRef/>
      </w:r>
      <w:r>
        <w:t xml:space="preserve"> Not A Bug, pomeni da ni defekt.</w:t>
      </w:r>
    </w:p>
  </w:footnote>
  <w:footnote w:id="19">
    <w:p w:rsidR="00395E18" w:rsidRDefault="00395E18" w:rsidP="00F92280">
      <w:pPr>
        <w:pStyle w:val="Sprotnaopomba-besedilo"/>
      </w:pPr>
      <w:r>
        <w:rPr>
          <w:rStyle w:val="Sprotnaopomba-sklic"/>
        </w:rPr>
        <w:footnoteRef/>
      </w:r>
      <w:r>
        <w:t xml:space="preserve"> Git distribuiran sistem za nadzor različice kode.</w:t>
      </w:r>
    </w:p>
  </w:footnote>
  <w:footnote w:id="20">
    <w:p w:rsidR="00395E18" w:rsidRDefault="00395E18" w:rsidP="00F92280">
      <w:pPr>
        <w:pStyle w:val="Sprotnaopomba-besedilo"/>
      </w:pPr>
      <w:r>
        <w:rPr>
          <w:rStyle w:val="Sprotnaopomba-sklic"/>
        </w:rPr>
        <w:footnoteRef/>
      </w:r>
      <w:r>
        <w:t xml:space="preserve"> Je grafikon, ki predstavlja časovni razpored projekta.</w:t>
      </w:r>
    </w:p>
  </w:footnote>
  <w:footnote w:id="21">
    <w:p w:rsidR="00395E18" w:rsidRDefault="00395E18" w:rsidP="00F92280">
      <w:pPr>
        <w:pStyle w:val="Sprotnaopomba-besedilo"/>
      </w:pPr>
      <w:r>
        <w:rPr>
          <w:rStyle w:val="Sprotnaopomba-sklic"/>
        </w:rPr>
        <w:footnoteRef/>
      </w:r>
      <w:r>
        <w:t xml:space="preserve"> Program evaluation and review technique, je statistično orodje za analizo nalog, ki so vključene v razvoj.</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1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1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11"/>
  </w:num>
  <w:num w:numId="5">
    <w:abstractNumId w:val="12"/>
  </w:num>
  <w:num w:numId="6">
    <w:abstractNumId w:val="4"/>
  </w:num>
  <w:num w:numId="7">
    <w:abstractNumId w:val="10"/>
  </w:num>
  <w:num w:numId="8">
    <w:abstractNumId w:val="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5"/>
  </w:num>
  <w:num w:numId="12">
    <w:abstractNumId w:val="14"/>
  </w:num>
  <w:num w:numId="13">
    <w:abstractNumId w:val="17"/>
  </w:num>
  <w:num w:numId="14">
    <w:abstractNumId w:val="0"/>
  </w:num>
  <w:num w:numId="15">
    <w:abstractNumId w:val="7"/>
  </w:num>
  <w:num w:numId="16">
    <w:abstractNumId w:val="16"/>
  </w:num>
  <w:num w:numId="17">
    <w:abstractNumId w:val="13"/>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4498"/>
    <w:rsid w:val="00014F91"/>
    <w:rsid w:val="00015585"/>
    <w:rsid w:val="00015E24"/>
    <w:rsid w:val="00015FCB"/>
    <w:rsid w:val="000163A9"/>
    <w:rsid w:val="000163F3"/>
    <w:rsid w:val="00017B07"/>
    <w:rsid w:val="00017BA9"/>
    <w:rsid w:val="00017D06"/>
    <w:rsid w:val="00020147"/>
    <w:rsid w:val="00020482"/>
    <w:rsid w:val="00020967"/>
    <w:rsid w:val="00023FC2"/>
    <w:rsid w:val="00024761"/>
    <w:rsid w:val="00025DD1"/>
    <w:rsid w:val="000260FF"/>
    <w:rsid w:val="00027D69"/>
    <w:rsid w:val="00030356"/>
    <w:rsid w:val="00030B3C"/>
    <w:rsid w:val="0003138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1BE"/>
    <w:rsid w:val="000413A6"/>
    <w:rsid w:val="00041F4E"/>
    <w:rsid w:val="00042318"/>
    <w:rsid w:val="00042C54"/>
    <w:rsid w:val="000434C3"/>
    <w:rsid w:val="00043715"/>
    <w:rsid w:val="000451B5"/>
    <w:rsid w:val="000454CA"/>
    <w:rsid w:val="000454D7"/>
    <w:rsid w:val="0004561A"/>
    <w:rsid w:val="0004584D"/>
    <w:rsid w:val="00046B52"/>
    <w:rsid w:val="00047458"/>
    <w:rsid w:val="00047F19"/>
    <w:rsid w:val="00050273"/>
    <w:rsid w:val="00050507"/>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46B0"/>
    <w:rsid w:val="00076016"/>
    <w:rsid w:val="00077527"/>
    <w:rsid w:val="00077A39"/>
    <w:rsid w:val="00077E67"/>
    <w:rsid w:val="0008067E"/>
    <w:rsid w:val="00080B76"/>
    <w:rsid w:val="00082782"/>
    <w:rsid w:val="000831A2"/>
    <w:rsid w:val="0008349B"/>
    <w:rsid w:val="000836E4"/>
    <w:rsid w:val="00083A61"/>
    <w:rsid w:val="00083D93"/>
    <w:rsid w:val="00083F23"/>
    <w:rsid w:val="00083F6E"/>
    <w:rsid w:val="000840D6"/>
    <w:rsid w:val="000849C3"/>
    <w:rsid w:val="00085312"/>
    <w:rsid w:val="0008556A"/>
    <w:rsid w:val="00085B1D"/>
    <w:rsid w:val="00086175"/>
    <w:rsid w:val="00086498"/>
    <w:rsid w:val="0008697B"/>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3F5D"/>
    <w:rsid w:val="000A4687"/>
    <w:rsid w:val="000A48CB"/>
    <w:rsid w:val="000A5E9D"/>
    <w:rsid w:val="000A613A"/>
    <w:rsid w:val="000A63BF"/>
    <w:rsid w:val="000A725A"/>
    <w:rsid w:val="000A763B"/>
    <w:rsid w:val="000A7BC2"/>
    <w:rsid w:val="000B021C"/>
    <w:rsid w:val="000B0BB7"/>
    <w:rsid w:val="000B1483"/>
    <w:rsid w:val="000B14E3"/>
    <w:rsid w:val="000B2409"/>
    <w:rsid w:val="000B291F"/>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6F2"/>
    <w:rsid w:val="000C726D"/>
    <w:rsid w:val="000C78D7"/>
    <w:rsid w:val="000D0118"/>
    <w:rsid w:val="000D05D3"/>
    <w:rsid w:val="000D0B34"/>
    <w:rsid w:val="000D149F"/>
    <w:rsid w:val="000D23F8"/>
    <w:rsid w:val="000D2A72"/>
    <w:rsid w:val="000D2D96"/>
    <w:rsid w:val="000D2F82"/>
    <w:rsid w:val="000D343B"/>
    <w:rsid w:val="000D3849"/>
    <w:rsid w:val="000D3BE1"/>
    <w:rsid w:val="000D40C9"/>
    <w:rsid w:val="000D4680"/>
    <w:rsid w:val="000D5907"/>
    <w:rsid w:val="000D5BD2"/>
    <w:rsid w:val="000D5BFB"/>
    <w:rsid w:val="000D5DF6"/>
    <w:rsid w:val="000D6084"/>
    <w:rsid w:val="000D79A1"/>
    <w:rsid w:val="000D7B49"/>
    <w:rsid w:val="000D7F0A"/>
    <w:rsid w:val="000E00C8"/>
    <w:rsid w:val="000E1203"/>
    <w:rsid w:val="000E22B0"/>
    <w:rsid w:val="000E2BF6"/>
    <w:rsid w:val="000E3639"/>
    <w:rsid w:val="000E37DF"/>
    <w:rsid w:val="000E3946"/>
    <w:rsid w:val="000E3E2B"/>
    <w:rsid w:val="000E4530"/>
    <w:rsid w:val="000E4679"/>
    <w:rsid w:val="000E4A4E"/>
    <w:rsid w:val="000E6755"/>
    <w:rsid w:val="000E73A4"/>
    <w:rsid w:val="000E7F47"/>
    <w:rsid w:val="000E7FF1"/>
    <w:rsid w:val="000F004E"/>
    <w:rsid w:val="000F0693"/>
    <w:rsid w:val="000F22CF"/>
    <w:rsid w:val="000F26C0"/>
    <w:rsid w:val="000F323B"/>
    <w:rsid w:val="000F37C5"/>
    <w:rsid w:val="000F3B1C"/>
    <w:rsid w:val="000F4769"/>
    <w:rsid w:val="000F4AE6"/>
    <w:rsid w:val="000F4F0C"/>
    <w:rsid w:val="000F625F"/>
    <w:rsid w:val="000F7986"/>
    <w:rsid w:val="0010105A"/>
    <w:rsid w:val="00101D0F"/>
    <w:rsid w:val="00101D78"/>
    <w:rsid w:val="00102E72"/>
    <w:rsid w:val="00103018"/>
    <w:rsid w:val="0010314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A47"/>
    <w:rsid w:val="00126B0A"/>
    <w:rsid w:val="001277A0"/>
    <w:rsid w:val="0012799E"/>
    <w:rsid w:val="0013053A"/>
    <w:rsid w:val="001311CD"/>
    <w:rsid w:val="00131578"/>
    <w:rsid w:val="00131AC7"/>
    <w:rsid w:val="0013218D"/>
    <w:rsid w:val="00133F7F"/>
    <w:rsid w:val="00134620"/>
    <w:rsid w:val="001349A8"/>
    <w:rsid w:val="00135EE2"/>
    <w:rsid w:val="00137CAA"/>
    <w:rsid w:val="001404C7"/>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465"/>
    <w:rsid w:val="00171677"/>
    <w:rsid w:val="00171715"/>
    <w:rsid w:val="00171AF9"/>
    <w:rsid w:val="001724B4"/>
    <w:rsid w:val="001726AF"/>
    <w:rsid w:val="00172FD5"/>
    <w:rsid w:val="00174251"/>
    <w:rsid w:val="00174460"/>
    <w:rsid w:val="00174B27"/>
    <w:rsid w:val="0017573B"/>
    <w:rsid w:val="00175C56"/>
    <w:rsid w:val="0017606D"/>
    <w:rsid w:val="0017623C"/>
    <w:rsid w:val="00176AE2"/>
    <w:rsid w:val="00177311"/>
    <w:rsid w:val="00177524"/>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87FD1"/>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53"/>
    <w:rsid w:val="001A66B6"/>
    <w:rsid w:val="001A6FD6"/>
    <w:rsid w:val="001A7099"/>
    <w:rsid w:val="001A73E7"/>
    <w:rsid w:val="001A740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A0F"/>
    <w:rsid w:val="001C315E"/>
    <w:rsid w:val="001C3F1B"/>
    <w:rsid w:val="001C4E30"/>
    <w:rsid w:val="001C6259"/>
    <w:rsid w:val="001C6729"/>
    <w:rsid w:val="001C764D"/>
    <w:rsid w:val="001D017B"/>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D7D5B"/>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E6FE5"/>
    <w:rsid w:val="001F066F"/>
    <w:rsid w:val="001F0E95"/>
    <w:rsid w:val="001F1011"/>
    <w:rsid w:val="001F171D"/>
    <w:rsid w:val="001F17BB"/>
    <w:rsid w:val="001F18C1"/>
    <w:rsid w:val="001F19EC"/>
    <w:rsid w:val="001F1A5E"/>
    <w:rsid w:val="001F2457"/>
    <w:rsid w:val="001F3D07"/>
    <w:rsid w:val="001F3F9D"/>
    <w:rsid w:val="001F410D"/>
    <w:rsid w:val="001F4AD4"/>
    <w:rsid w:val="001F53A6"/>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29"/>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27E5D"/>
    <w:rsid w:val="002306E4"/>
    <w:rsid w:val="002306F0"/>
    <w:rsid w:val="0023070C"/>
    <w:rsid w:val="00231585"/>
    <w:rsid w:val="0023252A"/>
    <w:rsid w:val="00232DFC"/>
    <w:rsid w:val="0023364B"/>
    <w:rsid w:val="00233946"/>
    <w:rsid w:val="0023486E"/>
    <w:rsid w:val="00234BF3"/>
    <w:rsid w:val="00234E20"/>
    <w:rsid w:val="002357A5"/>
    <w:rsid w:val="00237232"/>
    <w:rsid w:val="002379C1"/>
    <w:rsid w:val="00237C89"/>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2E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6BDE"/>
    <w:rsid w:val="0029742D"/>
    <w:rsid w:val="00297BCB"/>
    <w:rsid w:val="002A0AEC"/>
    <w:rsid w:val="002A1124"/>
    <w:rsid w:val="002A16A4"/>
    <w:rsid w:val="002A1C15"/>
    <w:rsid w:val="002A1C73"/>
    <w:rsid w:val="002A20A3"/>
    <w:rsid w:val="002A2D63"/>
    <w:rsid w:val="002A2EE8"/>
    <w:rsid w:val="002A3406"/>
    <w:rsid w:val="002A3F67"/>
    <w:rsid w:val="002A3FF9"/>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5493"/>
    <w:rsid w:val="002D64F9"/>
    <w:rsid w:val="002D7252"/>
    <w:rsid w:val="002D77F2"/>
    <w:rsid w:val="002D79AE"/>
    <w:rsid w:val="002E0BFE"/>
    <w:rsid w:val="002E1207"/>
    <w:rsid w:val="002E14A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3E7B"/>
    <w:rsid w:val="002F414E"/>
    <w:rsid w:val="002F422F"/>
    <w:rsid w:val="002F4809"/>
    <w:rsid w:val="002F64E2"/>
    <w:rsid w:val="002F67B8"/>
    <w:rsid w:val="0030115E"/>
    <w:rsid w:val="00301733"/>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16A7"/>
    <w:rsid w:val="00332B5D"/>
    <w:rsid w:val="00333911"/>
    <w:rsid w:val="003349E2"/>
    <w:rsid w:val="00334F3F"/>
    <w:rsid w:val="00334F4D"/>
    <w:rsid w:val="00335810"/>
    <w:rsid w:val="00335931"/>
    <w:rsid w:val="00335BEC"/>
    <w:rsid w:val="00336AA4"/>
    <w:rsid w:val="0033743D"/>
    <w:rsid w:val="00337EA6"/>
    <w:rsid w:val="00340640"/>
    <w:rsid w:val="003409FF"/>
    <w:rsid w:val="00341050"/>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B0F"/>
    <w:rsid w:val="00365E64"/>
    <w:rsid w:val="00366082"/>
    <w:rsid w:val="00366BAC"/>
    <w:rsid w:val="00367A60"/>
    <w:rsid w:val="00370AB2"/>
    <w:rsid w:val="00371DFD"/>
    <w:rsid w:val="003720E4"/>
    <w:rsid w:val="00373089"/>
    <w:rsid w:val="00373595"/>
    <w:rsid w:val="00373805"/>
    <w:rsid w:val="00373A66"/>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009"/>
    <w:rsid w:val="00386519"/>
    <w:rsid w:val="0038703B"/>
    <w:rsid w:val="003879B5"/>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7E5"/>
    <w:rsid w:val="00395E18"/>
    <w:rsid w:val="00395FB8"/>
    <w:rsid w:val="00396242"/>
    <w:rsid w:val="00396EC2"/>
    <w:rsid w:val="00396F4E"/>
    <w:rsid w:val="003971BA"/>
    <w:rsid w:val="003973D4"/>
    <w:rsid w:val="00397634"/>
    <w:rsid w:val="003A01EA"/>
    <w:rsid w:val="003A0755"/>
    <w:rsid w:val="003A0B82"/>
    <w:rsid w:val="003A0F68"/>
    <w:rsid w:val="003A101D"/>
    <w:rsid w:val="003A1B5E"/>
    <w:rsid w:val="003A21D0"/>
    <w:rsid w:val="003A2301"/>
    <w:rsid w:val="003A243F"/>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5FD8"/>
    <w:rsid w:val="003A679B"/>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BB1"/>
    <w:rsid w:val="003D0D4F"/>
    <w:rsid w:val="003D12C7"/>
    <w:rsid w:val="003D1962"/>
    <w:rsid w:val="003D246C"/>
    <w:rsid w:val="003D261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2CE"/>
    <w:rsid w:val="003E59F3"/>
    <w:rsid w:val="003E63A1"/>
    <w:rsid w:val="003E63DC"/>
    <w:rsid w:val="003E6619"/>
    <w:rsid w:val="003E715C"/>
    <w:rsid w:val="003E72C3"/>
    <w:rsid w:val="003E73D7"/>
    <w:rsid w:val="003E741F"/>
    <w:rsid w:val="003E79C0"/>
    <w:rsid w:val="003F0564"/>
    <w:rsid w:val="003F0E9B"/>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1E"/>
    <w:rsid w:val="0040442E"/>
    <w:rsid w:val="004047A8"/>
    <w:rsid w:val="00404A05"/>
    <w:rsid w:val="00404A22"/>
    <w:rsid w:val="004053B0"/>
    <w:rsid w:val="004063B7"/>
    <w:rsid w:val="00406739"/>
    <w:rsid w:val="00406C4E"/>
    <w:rsid w:val="00407F06"/>
    <w:rsid w:val="00410C32"/>
    <w:rsid w:val="00411582"/>
    <w:rsid w:val="004115D5"/>
    <w:rsid w:val="00411774"/>
    <w:rsid w:val="004125E5"/>
    <w:rsid w:val="004126AE"/>
    <w:rsid w:val="00412C43"/>
    <w:rsid w:val="004148B6"/>
    <w:rsid w:val="00414CD0"/>
    <w:rsid w:val="00415894"/>
    <w:rsid w:val="00416047"/>
    <w:rsid w:val="0041626B"/>
    <w:rsid w:val="0041638D"/>
    <w:rsid w:val="00416873"/>
    <w:rsid w:val="00416A3B"/>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898"/>
    <w:rsid w:val="004549BB"/>
    <w:rsid w:val="0045525C"/>
    <w:rsid w:val="00455364"/>
    <w:rsid w:val="004553B4"/>
    <w:rsid w:val="00455470"/>
    <w:rsid w:val="00455809"/>
    <w:rsid w:val="00455D4C"/>
    <w:rsid w:val="00455E46"/>
    <w:rsid w:val="004564A9"/>
    <w:rsid w:val="00456D53"/>
    <w:rsid w:val="00456DF3"/>
    <w:rsid w:val="004575E0"/>
    <w:rsid w:val="00457CD4"/>
    <w:rsid w:val="00461995"/>
    <w:rsid w:val="0046207D"/>
    <w:rsid w:val="00462374"/>
    <w:rsid w:val="00463A17"/>
    <w:rsid w:val="00463B3C"/>
    <w:rsid w:val="00463B4E"/>
    <w:rsid w:val="00463EB3"/>
    <w:rsid w:val="0046433D"/>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B32"/>
    <w:rsid w:val="00475CFF"/>
    <w:rsid w:val="0047640E"/>
    <w:rsid w:val="0047676A"/>
    <w:rsid w:val="0048069E"/>
    <w:rsid w:val="004806F4"/>
    <w:rsid w:val="00481C67"/>
    <w:rsid w:val="00481CD0"/>
    <w:rsid w:val="00482739"/>
    <w:rsid w:val="00482F0A"/>
    <w:rsid w:val="00483599"/>
    <w:rsid w:val="0048470A"/>
    <w:rsid w:val="00484829"/>
    <w:rsid w:val="00484F24"/>
    <w:rsid w:val="0048527B"/>
    <w:rsid w:val="00485353"/>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0F0A"/>
    <w:rsid w:val="004B1F7A"/>
    <w:rsid w:val="004B20C0"/>
    <w:rsid w:val="004B226E"/>
    <w:rsid w:val="004B2987"/>
    <w:rsid w:val="004B2DD4"/>
    <w:rsid w:val="004B2DE2"/>
    <w:rsid w:val="004B3681"/>
    <w:rsid w:val="004B36A4"/>
    <w:rsid w:val="004B460A"/>
    <w:rsid w:val="004B50D0"/>
    <w:rsid w:val="004B60D6"/>
    <w:rsid w:val="004B6164"/>
    <w:rsid w:val="004B633E"/>
    <w:rsid w:val="004B672C"/>
    <w:rsid w:val="004B6764"/>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328E"/>
    <w:rsid w:val="004C37C8"/>
    <w:rsid w:val="004C4590"/>
    <w:rsid w:val="004C462B"/>
    <w:rsid w:val="004C47C2"/>
    <w:rsid w:val="004C48C5"/>
    <w:rsid w:val="004C510F"/>
    <w:rsid w:val="004C53F3"/>
    <w:rsid w:val="004C5A88"/>
    <w:rsid w:val="004C6601"/>
    <w:rsid w:val="004C6985"/>
    <w:rsid w:val="004C722C"/>
    <w:rsid w:val="004C7E1C"/>
    <w:rsid w:val="004C7F43"/>
    <w:rsid w:val="004D477A"/>
    <w:rsid w:val="004D5EB0"/>
    <w:rsid w:val="004D60A1"/>
    <w:rsid w:val="004D6AAA"/>
    <w:rsid w:val="004D6D52"/>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5006BB"/>
    <w:rsid w:val="005008BD"/>
    <w:rsid w:val="00501405"/>
    <w:rsid w:val="005018A1"/>
    <w:rsid w:val="00501F7E"/>
    <w:rsid w:val="0050412C"/>
    <w:rsid w:val="00504867"/>
    <w:rsid w:val="00504989"/>
    <w:rsid w:val="00505C91"/>
    <w:rsid w:val="005063DE"/>
    <w:rsid w:val="00507030"/>
    <w:rsid w:val="00507653"/>
    <w:rsid w:val="0050768E"/>
    <w:rsid w:val="005079D2"/>
    <w:rsid w:val="00507D14"/>
    <w:rsid w:val="00507F90"/>
    <w:rsid w:val="005106B3"/>
    <w:rsid w:val="00510C79"/>
    <w:rsid w:val="0051167E"/>
    <w:rsid w:val="00511D9D"/>
    <w:rsid w:val="00511E12"/>
    <w:rsid w:val="0051225D"/>
    <w:rsid w:val="005123A0"/>
    <w:rsid w:val="00512692"/>
    <w:rsid w:val="005128DE"/>
    <w:rsid w:val="00512AC8"/>
    <w:rsid w:val="00514712"/>
    <w:rsid w:val="00514CD7"/>
    <w:rsid w:val="00514D4C"/>
    <w:rsid w:val="005151FA"/>
    <w:rsid w:val="0051546D"/>
    <w:rsid w:val="005154B8"/>
    <w:rsid w:val="00515964"/>
    <w:rsid w:val="005159BF"/>
    <w:rsid w:val="00517022"/>
    <w:rsid w:val="00517196"/>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75"/>
    <w:rsid w:val="0052668B"/>
    <w:rsid w:val="00526EFF"/>
    <w:rsid w:val="00527D91"/>
    <w:rsid w:val="00530155"/>
    <w:rsid w:val="005302DF"/>
    <w:rsid w:val="00530423"/>
    <w:rsid w:val="005309F1"/>
    <w:rsid w:val="00530A81"/>
    <w:rsid w:val="00531CEA"/>
    <w:rsid w:val="005326D9"/>
    <w:rsid w:val="005330D9"/>
    <w:rsid w:val="005334A4"/>
    <w:rsid w:val="00533E25"/>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CA0"/>
    <w:rsid w:val="00542E87"/>
    <w:rsid w:val="005430C4"/>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9E"/>
    <w:rsid w:val="00576507"/>
    <w:rsid w:val="0057773A"/>
    <w:rsid w:val="00580204"/>
    <w:rsid w:val="0058069B"/>
    <w:rsid w:val="00580BB0"/>
    <w:rsid w:val="00580D68"/>
    <w:rsid w:val="00580FB2"/>
    <w:rsid w:val="00581E93"/>
    <w:rsid w:val="00582203"/>
    <w:rsid w:val="00582423"/>
    <w:rsid w:val="00582BA7"/>
    <w:rsid w:val="00582EA4"/>
    <w:rsid w:val="0058322B"/>
    <w:rsid w:val="0058486A"/>
    <w:rsid w:val="00586055"/>
    <w:rsid w:val="00586F14"/>
    <w:rsid w:val="0058706A"/>
    <w:rsid w:val="005872A6"/>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453B"/>
    <w:rsid w:val="005A4DFE"/>
    <w:rsid w:val="005A4F07"/>
    <w:rsid w:val="005A5919"/>
    <w:rsid w:val="005A6044"/>
    <w:rsid w:val="005A7D6E"/>
    <w:rsid w:val="005A7DEE"/>
    <w:rsid w:val="005A7FDD"/>
    <w:rsid w:val="005B1F35"/>
    <w:rsid w:val="005B202C"/>
    <w:rsid w:val="005B295A"/>
    <w:rsid w:val="005B35AC"/>
    <w:rsid w:val="005B3704"/>
    <w:rsid w:val="005B37CE"/>
    <w:rsid w:val="005B4517"/>
    <w:rsid w:val="005B4524"/>
    <w:rsid w:val="005B4D29"/>
    <w:rsid w:val="005B55E7"/>
    <w:rsid w:val="005B60FC"/>
    <w:rsid w:val="005B61F9"/>
    <w:rsid w:val="005B654A"/>
    <w:rsid w:val="005B6AA2"/>
    <w:rsid w:val="005B6D47"/>
    <w:rsid w:val="005B7C94"/>
    <w:rsid w:val="005B7D67"/>
    <w:rsid w:val="005C0153"/>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B58"/>
    <w:rsid w:val="005D5C70"/>
    <w:rsid w:val="005D6D65"/>
    <w:rsid w:val="005D754A"/>
    <w:rsid w:val="005E0B45"/>
    <w:rsid w:val="005E1838"/>
    <w:rsid w:val="005E2B44"/>
    <w:rsid w:val="005E38D7"/>
    <w:rsid w:val="005E3BC9"/>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2B6"/>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0E4B"/>
    <w:rsid w:val="0061178C"/>
    <w:rsid w:val="00612052"/>
    <w:rsid w:val="00612BBB"/>
    <w:rsid w:val="006130FC"/>
    <w:rsid w:val="00613472"/>
    <w:rsid w:val="00613910"/>
    <w:rsid w:val="00614377"/>
    <w:rsid w:val="00614A7D"/>
    <w:rsid w:val="00615D9A"/>
    <w:rsid w:val="00616484"/>
    <w:rsid w:val="00617673"/>
    <w:rsid w:val="00620228"/>
    <w:rsid w:val="006206F5"/>
    <w:rsid w:val="00620966"/>
    <w:rsid w:val="00620A71"/>
    <w:rsid w:val="006210D4"/>
    <w:rsid w:val="00621B81"/>
    <w:rsid w:val="00622126"/>
    <w:rsid w:val="00622478"/>
    <w:rsid w:val="0062256A"/>
    <w:rsid w:val="00622FE6"/>
    <w:rsid w:val="006234B6"/>
    <w:rsid w:val="00623B7C"/>
    <w:rsid w:val="006248A4"/>
    <w:rsid w:val="00624A7C"/>
    <w:rsid w:val="00625092"/>
    <w:rsid w:val="006254D7"/>
    <w:rsid w:val="006258DB"/>
    <w:rsid w:val="00625F99"/>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10"/>
    <w:rsid w:val="006360A7"/>
    <w:rsid w:val="00636695"/>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6863"/>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23"/>
    <w:rsid w:val="006929E1"/>
    <w:rsid w:val="00692ECA"/>
    <w:rsid w:val="0069321A"/>
    <w:rsid w:val="006932D2"/>
    <w:rsid w:val="00694167"/>
    <w:rsid w:val="0069447C"/>
    <w:rsid w:val="0069484E"/>
    <w:rsid w:val="00694DE7"/>
    <w:rsid w:val="006952D5"/>
    <w:rsid w:val="006954B3"/>
    <w:rsid w:val="00697114"/>
    <w:rsid w:val="006975FC"/>
    <w:rsid w:val="00697D6A"/>
    <w:rsid w:val="00697E3C"/>
    <w:rsid w:val="00697F22"/>
    <w:rsid w:val="006A1442"/>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36D"/>
    <w:rsid w:val="006B578F"/>
    <w:rsid w:val="006B6042"/>
    <w:rsid w:val="006B6945"/>
    <w:rsid w:val="006B6CAE"/>
    <w:rsid w:val="006B6CD0"/>
    <w:rsid w:val="006B6DB9"/>
    <w:rsid w:val="006B709E"/>
    <w:rsid w:val="006B760C"/>
    <w:rsid w:val="006B78EB"/>
    <w:rsid w:val="006B7C12"/>
    <w:rsid w:val="006B7C75"/>
    <w:rsid w:val="006C0484"/>
    <w:rsid w:val="006C0516"/>
    <w:rsid w:val="006C1ED2"/>
    <w:rsid w:val="006C24DE"/>
    <w:rsid w:val="006C3B99"/>
    <w:rsid w:val="006C49AD"/>
    <w:rsid w:val="006C49C1"/>
    <w:rsid w:val="006C4E21"/>
    <w:rsid w:val="006C5F0C"/>
    <w:rsid w:val="006C79B4"/>
    <w:rsid w:val="006D0725"/>
    <w:rsid w:val="006D098E"/>
    <w:rsid w:val="006D0A82"/>
    <w:rsid w:val="006D1B29"/>
    <w:rsid w:val="006D3221"/>
    <w:rsid w:val="006D4838"/>
    <w:rsid w:val="006D5232"/>
    <w:rsid w:val="006D672F"/>
    <w:rsid w:val="006D6989"/>
    <w:rsid w:val="006D72A3"/>
    <w:rsid w:val="006D732D"/>
    <w:rsid w:val="006D7E78"/>
    <w:rsid w:val="006D7ECF"/>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45B5"/>
    <w:rsid w:val="006F57C4"/>
    <w:rsid w:val="006F5F7E"/>
    <w:rsid w:val="006F6126"/>
    <w:rsid w:val="006F6F58"/>
    <w:rsid w:val="006F7309"/>
    <w:rsid w:val="006F7525"/>
    <w:rsid w:val="006F7B81"/>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185A"/>
    <w:rsid w:val="007123BD"/>
    <w:rsid w:val="007137D5"/>
    <w:rsid w:val="00713D55"/>
    <w:rsid w:val="00714096"/>
    <w:rsid w:val="0071495F"/>
    <w:rsid w:val="00714EE8"/>
    <w:rsid w:val="0071689E"/>
    <w:rsid w:val="00716DAF"/>
    <w:rsid w:val="00717E00"/>
    <w:rsid w:val="00720309"/>
    <w:rsid w:val="00720EE1"/>
    <w:rsid w:val="00720F16"/>
    <w:rsid w:val="0072358D"/>
    <w:rsid w:val="00724B8C"/>
    <w:rsid w:val="00725562"/>
    <w:rsid w:val="00725586"/>
    <w:rsid w:val="00725F05"/>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B76"/>
    <w:rsid w:val="00740DFC"/>
    <w:rsid w:val="00740F05"/>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59A1"/>
    <w:rsid w:val="00755AD7"/>
    <w:rsid w:val="0075658F"/>
    <w:rsid w:val="0075697E"/>
    <w:rsid w:val="00757555"/>
    <w:rsid w:val="00757C3E"/>
    <w:rsid w:val="00757FA7"/>
    <w:rsid w:val="0076079F"/>
    <w:rsid w:val="0076090E"/>
    <w:rsid w:val="0076104A"/>
    <w:rsid w:val="0076169C"/>
    <w:rsid w:val="00761C76"/>
    <w:rsid w:val="00761D00"/>
    <w:rsid w:val="00761DB5"/>
    <w:rsid w:val="00762ECB"/>
    <w:rsid w:val="007630F3"/>
    <w:rsid w:val="0076321C"/>
    <w:rsid w:val="0076327E"/>
    <w:rsid w:val="00763B81"/>
    <w:rsid w:val="00763EEF"/>
    <w:rsid w:val="00764499"/>
    <w:rsid w:val="00765FBB"/>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4DF"/>
    <w:rsid w:val="00774845"/>
    <w:rsid w:val="00774E4D"/>
    <w:rsid w:val="0077674E"/>
    <w:rsid w:val="0077691D"/>
    <w:rsid w:val="00776C04"/>
    <w:rsid w:val="007772B7"/>
    <w:rsid w:val="0077742E"/>
    <w:rsid w:val="0077780A"/>
    <w:rsid w:val="007778B7"/>
    <w:rsid w:val="0078039B"/>
    <w:rsid w:val="0078053B"/>
    <w:rsid w:val="0078110C"/>
    <w:rsid w:val="00781254"/>
    <w:rsid w:val="0078323B"/>
    <w:rsid w:val="0078356D"/>
    <w:rsid w:val="00783ECF"/>
    <w:rsid w:val="00784187"/>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CF2"/>
    <w:rsid w:val="00794FC9"/>
    <w:rsid w:val="007966A5"/>
    <w:rsid w:val="0079699C"/>
    <w:rsid w:val="00796D6E"/>
    <w:rsid w:val="00796DA4"/>
    <w:rsid w:val="007A05C5"/>
    <w:rsid w:val="007A0909"/>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B25"/>
    <w:rsid w:val="007A5D15"/>
    <w:rsid w:val="007A6538"/>
    <w:rsid w:val="007A74A7"/>
    <w:rsid w:val="007A77FB"/>
    <w:rsid w:val="007A7CF4"/>
    <w:rsid w:val="007A7F5C"/>
    <w:rsid w:val="007B006C"/>
    <w:rsid w:val="007B068C"/>
    <w:rsid w:val="007B08FE"/>
    <w:rsid w:val="007B1792"/>
    <w:rsid w:val="007B202F"/>
    <w:rsid w:val="007B4A4B"/>
    <w:rsid w:val="007B5470"/>
    <w:rsid w:val="007B5562"/>
    <w:rsid w:val="007B57E1"/>
    <w:rsid w:val="007B5847"/>
    <w:rsid w:val="007B681F"/>
    <w:rsid w:val="007B68BA"/>
    <w:rsid w:val="007B6991"/>
    <w:rsid w:val="007B6AB9"/>
    <w:rsid w:val="007B6D72"/>
    <w:rsid w:val="007B6DE1"/>
    <w:rsid w:val="007B6EE6"/>
    <w:rsid w:val="007B714D"/>
    <w:rsid w:val="007C09BC"/>
    <w:rsid w:val="007C0B85"/>
    <w:rsid w:val="007C5363"/>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3C9"/>
    <w:rsid w:val="007D7FCB"/>
    <w:rsid w:val="007E0C76"/>
    <w:rsid w:val="007E1297"/>
    <w:rsid w:val="007E148C"/>
    <w:rsid w:val="007E2940"/>
    <w:rsid w:val="007E29C0"/>
    <w:rsid w:val="007E2CD2"/>
    <w:rsid w:val="007E2CFF"/>
    <w:rsid w:val="007E3D49"/>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148"/>
    <w:rsid w:val="007F6A04"/>
    <w:rsid w:val="007F6AF0"/>
    <w:rsid w:val="007F6D26"/>
    <w:rsid w:val="007F6D9C"/>
    <w:rsid w:val="007F79A8"/>
    <w:rsid w:val="00800A4A"/>
    <w:rsid w:val="00802046"/>
    <w:rsid w:val="00805719"/>
    <w:rsid w:val="008057D6"/>
    <w:rsid w:val="00805D82"/>
    <w:rsid w:val="0080607A"/>
    <w:rsid w:val="00806491"/>
    <w:rsid w:val="0080680B"/>
    <w:rsid w:val="00806FD5"/>
    <w:rsid w:val="00807E11"/>
    <w:rsid w:val="00810282"/>
    <w:rsid w:val="00810451"/>
    <w:rsid w:val="00810946"/>
    <w:rsid w:val="00810AE5"/>
    <w:rsid w:val="008114F7"/>
    <w:rsid w:val="00811667"/>
    <w:rsid w:val="00811D1B"/>
    <w:rsid w:val="00811D8E"/>
    <w:rsid w:val="00811FE7"/>
    <w:rsid w:val="008129E0"/>
    <w:rsid w:val="00813949"/>
    <w:rsid w:val="008147CE"/>
    <w:rsid w:val="008148AC"/>
    <w:rsid w:val="00814C4C"/>
    <w:rsid w:val="00814DA4"/>
    <w:rsid w:val="008153DC"/>
    <w:rsid w:val="00815F38"/>
    <w:rsid w:val="008169E2"/>
    <w:rsid w:val="0081762B"/>
    <w:rsid w:val="008178DF"/>
    <w:rsid w:val="00817B09"/>
    <w:rsid w:val="008204AD"/>
    <w:rsid w:val="008204D0"/>
    <w:rsid w:val="008205CF"/>
    <w:rsid w:val="00821182"/>
    <w:rsid w:val="00821CFB"/>
    <w:rsid w:val="00822201"/>
    <w:rsid w:val="008224EC"/>
    <w:rsid w:val="00822536"/>
    <w:rsid w:val="0082288F"/>
    <w:rsid w:val="00823034"/>
    <w:rsid w:val="00823E37"/>
    <w:rsid w:val="0082449A"/>
    <w:rsid w:val="00825B3B"/>
    <w:rsid w:val="00825CDE"/>
    <w:rsid w:val="008268E5"/>
    <w:rsid w:val="008271EF"/>
    <w:rsid w:val="0082757C"/>
    <w:rsid w:val="00827A1F"/>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02D"/>
    <w:rsid w:val="00894182"/>
    <w:rsid w:val="0089431E"/>
    <w:rsid w:val="00895164"/>
    <w:rsid w:val="00895C0B"/>
    <w:rsid w:val="00895CC3"/>
    <w:rsid w:val="00895D01"/>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FB4"/>
    <w:rsid w:val="008B242F"/>
    <w:rsid w:val="008B26B9"/>
    <w:rsid w:val="008B2988"/>
    <w:rsid w:val="008B4C1A"/>
    <w:rsid w:val="008B4D4D"/>
    <w:rsid w:val="008B527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1A9"/>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561"/>
    <w:rsid w:val="00905857"/>
    <w:rsid w:val="00906E61"/>
    <w:rsid w:val="009070E8"/>
    <w:rsid w:val="009078E2"/>
    <w:rsid w:val="00907F99"/>
    <w:rsid w:val="0091198B"/>
    <w:rsid w:val="009119F0"/>
    <w:rsid w:val="00911F6F"/>
    <w:rsid w:val="0091256A"/>
    <w:rsid w:val="009125E1"/>
    <w:rsid w:val="00912881"/>
    <w:rsid w:val="00913EAD"/>
    <w:rsid w:val="00914A31"/>
    <w:rsid w:val="0091550B"/>
    <w:rsid w:val="00915687"/>
    <w:rsid w:val="00915D96"/>
    <w:rsid w:val="00921F08"/>
    <w:rsid w:val="00923314"/>
    <w:rsid w:val="00923444"/>
    <w:rsid w:val="009235F7"/>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30FC"/>
    <w:rsid w:val="00934C5A"/>
    <w:rsid w:val="00934F2D"/>
    <w:rsid w:val="00935068"/>
    <w:rsid w:val="00936821"/>
    <w:rsid w:val="00936D1F"/>
    <w:rsid w:val="009370E5"/>
    <w:rsid w:val="00940378"/>
    <w:rsid w:val="00940EB7"/>
    <w:rsid w:val="009416F6"/>
    <w:rsid w:val="00941A10"/>
    <w:rsid w:val="00942170"/>
    <w:rsid w:val="0094230C"/>
    <w:rsid w:val="009428B2"/>
    <w:rsid w:val="0094334C"/>
    <w:rsid w:val="00943AB7"/>
    <w:rsid w:val="009440BF"/>
    <w:rsid w:val="0094435A"/>
    <w:rsid w:val="00944449"/>
    <w:rsid w:val="009445C6"/>
    <w:rsid w:val="00944697"/>
    <w:rsid w:val="00944AB4"/>
    <w:rsid w:val="00944DC9"/>
    <w:rsid w:val="0094536D"/>
    <w:rsid w:val="00945A73"/>
    <w:rsid w:val="00946206"/>
    <w:rsid w:val="0094650A"/>
    <w:rsid w:val="009471B6"/>
    <w:rsid w:val="00947739"/>
    <w:rsid w:val="00947837"/>
    <w:rsid w:val="00947CDF"/>
    <w:rsid w:val="00947F3E"/>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3EC"/>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5E77"/>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214"/>
    <w:rsid w:val="00987433"/>
    <w:rsid w:val="009874DD"/>
    <w:rsid w:val="0098790D"/>
    <w:rsid w:val="0099041E"/>
    <w:rsid w:val="009907C3"/>
    <w:rsid w:val="0099085F"/>
    <w:rsid w:val="00990C2F"/>
    <w:rsid w:val="00990E78"/>
    <w:rsid w:val="00991CEA"/>
    <w:rsid w:val="00992313"/>
    <w:rsid w:val="00992A8E"/>
    <w:rsid w:val="0099305B"/>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BA4"/>
    <w:rsid w:val="009A3E58"/>
    <w:rsid w:val="009A4ACF"/>
    <w:rsid w:val="009A4AE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9D0"/>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252"/>
    <w:rsid w:val="009D7E5F"/>
    <w:rsid w:val="009E0741"/>
    <w:rsid w:val="009E120E"/>
    <w:rsid w:val="009E17A1"/>
    <w:rsid w:val="009E2063"/>
    <w:rsid w:val="009E3166"/>
    <w:rsid w:val="009E382B"/>
    <w:rsid w:val="009E3E0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3B44"/>
    <w:rsid w:val="009F3B53"/>
    <w:rsid w:val="009F3E11"/>
    <w:rsid w:val="009F495F"/>
    <w:rsid w:val="009F5009"/>
    <w:rsid w:val="009F5761"/>
    <w:rsid w:val="009F5831"/>
    <w:rsid w:val="009F5BA1"/>
    <w:rsid w:val="009F6793"/>
    <w:rsid w:val="009F7071"/>
    <w:rsid w:val="009F734C"/>
    <w:rsid w:val="00A0076C"/>
    <w:rsid w:val="00A00EC3"/>
    <w:rsid w:val="00A01A7F"/>
    <w:rsid w:val="00A01B32"/>
    <w:rsid w:val="00A01F81"/>
    <w:rsid w:val="00A02787"/>
    <w:rsid w:val="00A034BC"/>
    <w:rsid w:val="00A04ADD"/>
    <w:rsid w:val="00A04C75"/>
    <w:rsid w:val="00A077F6"/>
    <w:rsid w:val="00A07DDC"/>
    <w:rsid w:val="00A07FF8"/>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714"/>
    <w:rsid w:val="00A369B7"/>
    <w:rsid w:val="00A37E3C"/>
    <w:rsid w:val="00A4013F"/>
    <w:rsid w:val="00A4181E"/>
    <w:rsid w:val="00A41E28"/>
    <w:rsid w:val="00A42F46"/>
    <w:rsid w:val="00A43604"/>
    <w:rsid w:val="00A43E04"/>
    <w:rsid w:val="00A43FA6"/>
    <w:rsid w:val="00A444E5"/>
    <w:rsid w:val="00A44722"/>
    <w:rsid w:val="00A44849"/>
    <w:rsid w:val="00A45A97"/>
    <w:rsid w:val="00A46329"/>
    <w:rsid w:val="00A46402"/>
    <w:rsid w:val="00A51B56"/>
    <w:rsid w:val="00A51EB6"/>
    <w:rsid w:val="00A524D9"/>
    <w:rsid w:val="00A52C22"/>
    <w:rsid w:val="00A53294"/>
    <w:rsid w:val="00A5364B"/>
    <w:rsid w:val="00A53F37"/>
    <w:rsid w:val="00A54867"/>
    <w:rsid w:val="00A54C2C"/>
    <w:rsid w:val="00A5500E"/>
    <w:rsid w:val="00A552D8"/>
    <w:rsid w:val="00A557AD"/>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4A9"/>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49E"/>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107"/>
    <w:rsid w:val="00AB78AF"/>
    <w:rsid w:val="00AB7AB4"/>
    <w:rsid w:val="00AB7B9B"/>
    <w:rsid w:val="00AB7DB1"/>
    <w:rsid w:val="00AB7EE5"/>
    <w:rsid w:val="00AC0A01"/>
    <w:rsid w:val="00AC0D68"/>
    <w:rsid w:val="00AC1CAE"/>
    <w:rsid w:val="00AC1FA9"/>
    <w:rsid w:val="00AC2131"/>
    <w:rsid w:val="00AC2538"/>
    <w:rsid w:val="00AC25B6"/>
    <w:rsid w:val="00AC2D8C"/>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345D"/>
    <w:rsid w:val="00AD38BD"/>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79A"/>
    <w:rsid w:val="00AE2CE4"/>
    <w:rsid w:val="00AE2D19"/>
    <w:rsid w:val="00AE2D9B"/>
    <w:rsid w:val="00AE3D13"/>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2656"/>
    <w:rsid w:val="00B030BD"/>
    <w:rsid w:val="00B036EA"/>
    <w:rsid w:val="00B03893"/>
    <w:rsid w:val="00B03E3E"/>
    <w:rsid w:val="00B04F61"/>
    <w:rsid w:val="00B05088"/>
    <w:rsid w:val="00B066A5"/>
    <w:rsid w:val="00B06DBA"/>
    <w:rsid w:val="00B10419"/>
    <w:rsid w:val="00B107DF"/>
    <w:rsid w:val="00B11C65"/>
    <w:rsid w:val="00B12FEA"/>
    <w:rsid w:val="00B131EE"/>
    <w:rsid w:val="00B14CD5"/>
    <w:rsid w:val="00B14DD0"/>
    <w:rsid w:val="00B14DE7"/>
    <w:rsid w:val="00B14EF1"/>
    <w:rsid w:val="00B15AA2"/>
    <w:rsid w:val="00B16DE7"/>
    <w:rsid w:val="00B16EEE"/>
    <w:rsid w:val="00B1788C"/>
    <w:rsid w:val="00B17B3B"/>
    <w:rsid w:val="00B17C30"/>
    <w:rsid w:val="00B20D8C"/>
    <w:rsid w:val="00B22A76"/>
    <w:rsid w:val="00B2317B"/>
    <w:rsid w:val="00B24435"/>
    <w:rsid w:val="00B26A56"/>
    <w:rsid w:val="00B26FB9"/>
    <w:rsid w:val="00B272DC"/>
    <w:rsid w:val="00B30508"/>
    <w:rsid w:val="00B30679"/>
    <w:rsid w:val="00B306CD"/>
    <w:rsid w:val="00B31C22"/>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6E53"/>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96D"/>
    <w:rsid w:val="00B46A03"/>
    <w:rsid w:val="00B4728E"/>
    <w:rsid w:val="00B47EDA"/>
    <w:rsid w:val="00B50269"/>
    <w:rsid w:val="00B51CC4"/>
    <w:rsid w:val="00B52A48"/>
    <w:rsid w:val="00B52C11"/>
    <w:rsid w:val="00B532FD"/>
    <w:rsid w:val="00B53456"/>
    <w:rsid w:val="00B53C4A"/>
    <w:rsid w:val="00B53EF8"/>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529"/>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14F"/>
    <w:rsid w:val="00B8728D"/>
    <w:rsid w:val="00B874A1"/>
    <w:rsid w:val="00B87EFF"/>
    <w:rsid w:val="00B90006"/>
    <w:rsid w:val="00B90602"/>
    <w:rsid w:val="00B925A0"/>
    <w:rsid w:val="00B92FF8"/>
    <w:rsid w:val="00B93C01"/>
    <w:rsid w:val="00B93C75"/>
    <w:rsid w:val="00B948A7"/>
    <w:rsid w:val="00B9532B"/>
    <w:rsid w:val="00B95F69"/>
    <w:rsid w:val="00B96136"/>
    <w:rsid w:val="00B9642C"/>
    <w:rsid w:val="00B966A8"/>
    <w:rsid w:val="00B968E7"/>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872"/>
    <w:rsid w:val="00BB1BCC"/>
    <w:rsid w:val="00BB23A6"/>
    <w:rsid w:val="00BB2756"/>
    <w:rsid w:val="00BB27C8"/>
    <w:rsid w:val="00BB29BD"/>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1606"/>
    <w:rsid w:val="00BD197F"/>
    <w:rsid w:val="00BD1D47"/>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2D18"/>
    <w:rsid w:val="00BF38A1"/>
    <w:rsid w:val="00BF51FA"/>
    <w:rsid w:val="00BF5D42"/>
    <w:rsid w:val="00BF5F70"/>
    <w:rsid w:val="00BF7255"/>
    <w:rsid w:val="00BF72B9"/>
    <w:rsid w:val="00BF7626"/>
    <w:rsid w:val="00C00187"/>
    <w:rsid w:val="00C0042C"/>
    <w:rsid w:val="00C00654"/>
    <w:rsid w:val="00C006D2"/>
    <w:rsid w:val="00C0220F"/>
    <w:rsid w:val="00C0224C"/>
    <w:rsid w:val="00C022EA"/>
    <w:rsid w:val="00C0325A"/>
    <w:rsid w:val="00C03456"/>
    <w:rsid w:val="00C03806"/>
    <w:rsid w:val="00C03CCC"/>
    <w:rsid w:val="00C0469A"/>
    <w:rsid w:val="00C04803"/>
    <w:rsid w:val="00C049C1"/>
    <w:rsid w:val="00C04E96"/>
    <w:rsid w:val="00C0517A"/>
    <w:rsid w:val="00C056F0"/>
    <w:rsid w:val="00C066AD"/>
    <w:rsid w:val="00C07202"/>
    <w:rsid w:val="00C07F59"/>
    <w:rsid w:val="00C10B38"/>
    <w:rsid w:val="00C11231"/>
    <w:rsid w:val="00C11320"/>
    <w:rsid w:val="00C1260D"/>
    <w:rsid w:val="00C12A5E"/>
    <w:rsid w:val="00C12B90"/>
    <w:rsid w:val="00C130F1"/>
    <w:rsid w:val="00C132DE"/>
    <w:rsid w:val="00C144CD"/>
    <w:rsid w:val="00C1530C"/>
    <w:rsid w:val="00C15AEA"/>
    <w:rsid w:val="00C15BDE"/>
    <w:rsid w:val="00C165F9"/>
    <w:rsid w:val="00C169AB"/>
    <w:rsid w:val="00C1753F"/>
    <w:rsid w:val="00C17757"/>
    <w:rsid w:val="00C17FBB"/>
    <w:rsid w:val="00C20286"/>
    <w:rsid w:val="00C202DC"/>
    <w:rsid w:val="00C2118B"/>
    <w:rsid w:val="00C214DF"/>
    <w:rsid w:val="00C22288"/>
    <w:rsid w:val="00C224A7"/>
    <w:rsid w:val="00C2254C"/>
    <w:rsid w:val="00C22576"/>
    <w:rsid w:val="00C22998"/>
    <w:rsid w:val="00C230A8"/>
    <w:rsid w:val="00C23E14"/>
    <w:rsid w:val="00C24122"/>
    <w:rsid w:val="00C242B5"/>
    <w:rsid w:val="00C25782"/>
    <w:rsid w:val="00C25AC4"/>
    <w:rsid w:val="00C25B1A"/>
    <w:rsid w:val="00C266BC"/>
    <w:rsid w:val="00C26CDF"/>
    <w:rsid w:val="00C26D6A"/>
    <w:rsid w:val="00C276B5"/>
    <w:rsid w:val="00C27D6F"/>
    <w:rsid w:val="00C3009A"/>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98D"/>
    <w:rsid w:val="00C449DE"/>
    <w:rsid w:val="00C44BEC"/>
    <w:rsid w:val="00C45550"/>
    <w:rsid w:val="00C473B1"/>
    <w:rsid w:val="00C4793E"/>
    <w:rsid w:val="00C47C36"/>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C03"/>
    <w:rsid w:val="00C65D12"/>
    <w:rsid w:val="00C660B9"/>
    <w:rsid w:val="00C66835"/>
    <w:rsid w:val="00C6747F"/>
    <w:rsid w:val="00C67AD8"/>
    <w:rsid w:val="00C67C01"/>
    <w:rsid w:val="00C67ED5"/>
    <w:rsid w:val="00C7013D"/>
    <w:rsid w:val="00C708C6"/>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070"/>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1FA6"/>
    <w:rsid w:val="00CA2082"/>
    <w:rsid w:val="00CA25FB"/>
    <w:rsid w:val="00CA27A7"/>
    <w:rsid w:val="00CA287A"/>
    <w:rsid w:val="00CA288E"/>
    <w:rsid w:val="00CA2C27"/>
    <w:rsid w:val="00CA2C86"/>
    <w:rsid w:val="00CA2E63"/>
    <w:rsid w:val="00CA3894"/>
    <w:rsid w:val="00CA3E12"/>
    <w:rsid w:val="00CA4575"/>
    <w:rsid w:val="00CA495F"/>
    <w:rsid w:val="00CA4EB7"/>
    <w:rsid w:val="00CA510A"/>
    <w:rsid w:val="00CA5406"/>
    <w:rsid w:val="00CA5E67"/>
    <w:rsid w:val="00CA6512"/>
    <w:rsid w:val="00CA657A"/>
    <w:rsid w:val="00CA7B98"/>
    <w:rsid w:val="00CB0D02"/>
    <w:rsid w:val="00CB1734"/>
    <w:rsid w:val="00CB1F23"/>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7F7"/>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0EB"/>
    <w:rsid w:val="00CD02C0"/>
    <w:rsid w:val="00CD055A"/>
    <w:rsid w:val="00CD0A40"/>
    <w:rsid w:val="00CD0BF8"/>
    <w:rsid w:val="00CD0D9F"/>
    <w:rsid w:val="00CD1CB2"/>
    <w:rsid w:val="00CD22A3"/>
    <w:rsid w:val="00CD281E"/>
    <w:rsid w:val="00CD2EF2"/>
    <w:rsid w:val="00CD3FE8"/>
    <w:rsid w:val="00CD4182"/>
    <w:rsid w:val="00CD4A44"/>
    <w:rsid w:val="00CD4C40"/>
    <w:rsid w:val="00CD56F3"/>
    <w:rsid w:val="00CD6175"/>
    <w:rsid w:val="00CD6C1D"/>
    <w:rsid w:val="00CD6E2F"/>
    <w:rsid w:val="00CD74E0"/>
    <w:rsid w:val="00CD74E9"/>
    <w:rsid w:val="00CD77E7"/>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7754"/>
    <w:rsid w:val="00CE7CAA"/>
    <w:rsid w:val="00CE7F3B"/>
    <w:rsid w:val="00CE7FC7"/>
    <w:rsid w:val="00CF012D"/>
    <w:rsid w:val="00CF0E58"/>
    <w:rsid w:val="00CF16C8"/>
    <w:rsid w:val="00CF172A"/>
    <w:rsid w:val="00CF20FC"/>
    <w:rsid w:val="00CF2675"/>
    <w:rsid w:val="00CF286C"/>
    <w:rsid w:val="00CF2DD4"/>
    <w:rsid w:val="00CF2E0C"/>
    <w:rsid w:val="00CF3102"/>
    <w:rsid w:val="00CF3A0E"/>
    <w:rsid w:val="00CF3CFB"/>
    <w:rsid w:val="00CF3D81"/>
    <w:rsid w:val="00CF4B9C"/>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2FA9"/>
    <w:rsid w:val="00D434BE"/>
    <w:rsid w:val="00D43CBE"/>
    <w:rsid w:val="00D447FD"/>
    <w:rsid w:val="00D44DB7"/>
    <w:rsid w:val="00D45314"/>
    <w:rsid w:val="00D45579"/>
    <w:rsid w:val="00D45AA9"/>
    <w:rsid w:val="00D45F7B"/>
    <w:rsid w:val="00D46165"/>
    <w:rsid w:val="00D468CC"/>
    <w:rsid w:val="00D46D54"/>
    <w:rsid w:val="00D47D8B"/>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3C3"/>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0BB"/>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5F0F"/>
    <w:rsid w:val="00DA7222"/>
    <w:rsid w:val="00DA7E8C"/>
    <w:rsid w:val="00DB0798"/>
    <w:rsid w:val="00DB0F51"/>
    <w:rsid w:val="00DB14E0"/>
    <w:rsid w:val="00DB1720"/>
    <w:rsid w:val="00DB1C3F"/>
    <w:rsid w:val="00DB3848"/>
    <w:rsid w:val="00DB3C41"/>
    <w:rsid w:val="00DB3D8F"/>
    <w:rsid w:val="00DB3EA7"/>
    <w:rsid w:val="00DB407D"/>
    <w:rsid w:val="00DB489C"/>
    <w:rsid w:val="00DB57E4"/>
    <w:rsid w:val="00DB5F3B"/>
    <w:rsid w:val="00DB6F92"/>
    <w:rsid w:val="00DB73BA"/>
    <w:rsid w:val="00DB75BD"/>
    <w:rsid w:val="00DC05A8"/>
    <w:rsid w:val="00DC0FB0"/>
    <w:rsid w:val="00DC1817"/>
    <w:rsid w:val="00DC1B5B"/>
    <w:rsid w:val="00DC1C95"/>
    <w:rsid w:val="00DC2728"/>
    <w:rsid w:val="00DC2C00"/>
    <w:rsid w:val="00DC3018"/>
    <w:rsid w:val="00DC35BC"/>
    <w:rsid w:val="00DC490D"/>
    <w:rsid w:val="00DC5207"/>
    <w:rsid w:val="00DC5351"/>
    <w:rsid w:val="00DC58A5"/>
    <w:rsid w:val="00DC593D"/>
    <w:rsid w:val="00DC5B8F"/>
    <w:rsid w:val="00DC675B"/>
    <w:rsid w:val="00DC6AE0"/>
    <w:rsid w:val="00DC7150"/>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339F"/>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D71"/>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3037"/>
    <w:rsid w:val="00E03664"/>
    <w:rsid w:val="00E036AF"/>
    <w:rsid w:val="00E03DDF"/>
    <w:rsid w:val="00E04B43"/>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1FDB"/>
    <w:rsid w:val="00E232B1"/>
    <w:rsid w:val="00E23440"/>
    <w:rsid w:val="00E23D76"/>
    <w:rsid w:val="00E24379"/>
    <w:rsid w:val="00E245A4"/>
    <w:rsid w:val="00E2493F"/>
    <w:rsid w:val="00E25A23"/>
    <w:rsid w:val="00E26538"/>
    <w:rsid w:val="00E26FC7"/>
    <w:rsid w:val="00E30435"/>
    <w:rsid w:val="00E309C5"/>
    <w:rsid w:val="00E30AC0"/>
    <w:rsid w:val="00E30F2A"/>
    <w:rsid w:val="00E31122"/>
    <w:rsid w:val="00E3133C"/>
    <w:rsid w:val="00E3169E"/>
    <w:rsid w:val="00E324EA"/>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25D"/>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772E2"/>
    <w:rsid w:val="00E81A8E"/>
    <w:rsid w:val="00E81B40"/>
    <w:rsid w:val="00E8284B"/>
    <w:rsid w:val="00E82A5C"/>
    <w:rsid w:val="00E82C00"/>
    <w:rsid w:val="00E82F0B"/>
    <w:rsid w:val="00E835E9"/>
    <w:rsid w:val="00E83AE4"/>
    <w:rsid w:val="00E8429A"/>
    <w:rsid w:val="00E84D92"/>
    <w:rsid w:val="00E84F6A"/>
    <w:rsid w:val="00E85216"/>
    <w:rsid w:val="00E85E0A"/>
    <w:rsid w:val="00E86E31"/>
    <w:rsid w:val="00E870DF"/>
    <w:rsid w:val="00E87476"/>
    <w:rsid w:val="00E9057A"/>
    <w:rsid w:val="00E910A5"/>
    <w:rsid w:val="00E9196E"/>
    <w:rsid w:val="00E91DB7"/>
    <w:rsid w:val="00E9225F"/>
    <w:rsid w:val="00E923A5"/>
    <w:rsid w:val="00E93987"/>
    <w:rsid w:val="00E93A3F"/>
    <w:rsid w:val="00E93A86"/>
    <w:rsid w:val="00E946A8"/>
    <w:rsid w:val="00E9540F"/>
    <w:rsid w:val="00E9667F"/>
    <w:rsid w:val="00E96C95"/>
    <w:rsid w:val="00E96C96"/>
    <w:rsid w:val="00E971CD"/>
    <w:rsid w:val="00E97392"/>
    <w:rsid w:val="00E979CC"/>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646F"/>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906"/>
    <w:rsid w:val="00ED3B50"/>
    <w:rsid w:val="00ED4066"/>
    <w:rsid w:val="00ED48E4"/>
    <w:rsid w:val="00ED4E2F"/>
    <w:rsid w:val="00ED53F6"/>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459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532"/>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700"/>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1593"/>
    <w:rsid w:val="00F32BAA"/>
    <w:rsid w:val="00F32E96"/>
    <w:rsid w:val="00F33770"/>
    <w:rsid w:val="00F344A1"/>
    <w:rsid w:val="00F348F7"/>
    <w:rsid w:val="00F34F5D"/>
    <w:rsid w:val="00F351AC"/>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93"/>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CC793-BBD2-43B0-95E5-050FC0C50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01</TotalTime>
  <Pages>18</Pages>
  <Words>50659</Words>
  <Characters>288762</Characters>
  <Application>Microsoft Office Word</Application>
  <DocSecurity>0</DocSecurity>
  <Lines>2406</Lines>
  <Paragraphs>677</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38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795</cp:revision>
  <dcterms:created xsi:type="dcterms:W3CDTF">2017-11-24T08:18:00Z</dcterms:created>
  <dcterms:modified xsi:type="dcterms:W3CDTF">2018-01-0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iK2mN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